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Hällströmin katu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F76A6C">
              <w:t xml:space="preserve">Tiedekunta/Osasto </w:t>
            </w:r>
            <w:r w:rsidR="00015468">
              <w:t>–</w:t>
            </w:r>
            <w:r w:rsidR="006A3FD7" w:rsidRPr="00F76A6C">
              <w:t xml:space="preserve"> Fakultet/Sektion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r w:rsidRPr="00F76A6C">
              <w:t>Laitos/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r w:rsidRPr="00F01B29">
              <w:t>Tekijä/Författar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r w:rsidRPr="00F76A6C">
              <w:t>Työn nimi / Arbetets titel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r w:rsidRPr="00F76A6C">
              <w:t>Oppiaine /Läroämn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r w:rsidRPr="00F76A6C">
              <w:t>Työn laji/Arbetets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r w:rsidRPr="00F76A6C">
              <w:t>Aika/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r w:rsidRPr="00F76A6C">
              <w:t>Sivumäärä/ Sidoantal – Number of pages</w:t>
            </w:r>
          </w:p>
          <w:p w14:paraId="2BA4B58F" w14:textId="1C2F2D11" w:rsidR="006A3FD7" w:rsidRPr="00F76A6C" w:rsidRDefault="00AB5D7B" w:rsidP="001B73B8">
            <w:pPr>
              <w:pStyle w:val="tiivistelma"/>
              <w:framePr w:hSpace="0" w:wrap="auto" w:vAnchor="margin" w:hAnchor="text" w:yAlign="inline"/>
            </w:pPr>
            <w:r>
              <w:t>98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r w:rsidRPr="00F76A6C">
              <w:t>Tiivistelmä/Referat – Abstract</w:t>
            </w:r>
          </w:p>
          <w:p w14:paraId="546B9853" w14:textId="5E4A7DC1"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bookmarkStart w:id="0" w:name="_GoBack"/>
            <w:bookmarkEnd w:id="0"/>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r w:rsidRPr="00F76A6C">
              <w:t>Avainsanat – Nyckelord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r w:rsidRPr="00F76A6C">
              <w:t>Säilytyspaikka – Förvaringställ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r w:rsidRPr="00276B66">
              <w:t>Muita tietoja – Övriga uppgifter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Fakultet/Sektion – Faculty</w:t>
            </w:r>
          </w:p>
          <w:p w14:paraId="0D1BD642" w14:textId="77777777" w:rsidR="00FB111E" w:rsidRPr="00015468" w:rsidRDefault="00FB111E" w:rsidP="001B73B8">
            <w:pPr>
              <w:pStyle w:val="tiivistelma"/>
              <w:framePr w:hSpace="0" w:wrap="auto" w:vAnchor="margin" w:hAnchor="text" w:yAlign="inline"/>
              <w:rPr>
                <w:lang w:val="fi-FI"/>
              </w:rPr>
            </w:pPr>
            <w:r w:rsidRPr="00015468">
              <w:rPr>
                <w:lang w:val="fi-FI"/>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Institution</w:t>
            </w:r>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Författar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Työn nimi / Arbetets titel – Title</w:t>
            </w:r>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Läroämne – Subject</w:t>
            </w:r>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Arbetets art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Aika/Datum – Month and year</w:t>
            </w:r>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Sivumäärä/ Sidoantal – Number of pages</w:t>
            </w:r>
          </w:p>
          <w:p w14:paraId="358DBA6F" w14:textId="33CDA0C6" w:rsidR="00FB111E" w:rsidRPr="00015468" w:rsidRDefault="00AB5D7B" w:rsidP="001B73B8">
            <w:pPr>
              <w:pStyle w:val="tiivistelma"/>
              <w:framePr w:hSpace="0" w:wrap="auto" w:vAnchor="margin" w:hAnchor="text" w:yAlign="inline"/>
              <w:rPr>
                <w:lang w:val="fi-FI"/>
              </w:rPr>
            </w:pPr>
            <w:r>
              <w:rPr>
                <w:lang w:val="fi-FI"/>
              </w:rPr>
              <w:t>98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Referat – Abstract</w:t>
            </w:r>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Interfac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Avainsanat – Nyckelord – Keywords</w:t>
            </w:r>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Säilytyspaikka – Förvaringställe – Where deposited</w:t>
            </w:r>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Muita tietoja – Övriga uppgifter – Additional information</w:t>
            </w:r>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60E4E03D" w:rsidR="0024470A" w:rsidRPr="00F76A6C" w:rsidRDefault="003177DE" w:rsidP="00EE474B">
      <w:r w:rsidRPr="00F76A6C">
        <w:rPr>
          <w:b/>
          <w:bCs/>
          <w:sz w:val="30"/>
          <w:szCs w:val="30"/>
        </w:rPr>
        <w:lastRenderedPageBreak/>
        <w:t xml:space="preserve">TABLE OF </w:t>
      </w:r>
      <w:r w:rsidR="0024470A" w:rsidRPr="00F76A6C">
        <w:rPr>
          <w:b/>
          <w:bCs/>
          <w:sz w:val="30"/>
          <w:szCs w:val="30"/>
        </w:rPr>
        <w:t>CONT</w:t>
      </w:r>
      <w:r w:rsidR="007C7B9D">
        <w:rPr>
          <w:b/>
          <w:bCs/>
          <w:sz w:val="30"/>
          <w:szCs w:val="30"/>
        </w:rPr>
        <w:tab/>
      </w:r>
      <w:r w:rsidR="0024470A" w:rsidRPr="00F76A6C">
        <w:rPr>
          <w:b/>
          <w:bCs/>
          <w:sz w:val="30"/>
          <w:szCs w:val="30"/>
        </w:rPr>
        <w:t>ENTS</w:t>
      </w:r>
    </w:p>
    <w:p w14:paraId="23B75C5D" w14:textId="49B6A5B5" w:rsidR="00A015F2"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7536" w:history="1">
        <w:r w:rsidR="00A015F2" w:rsidRPr="00A76817">
          <w:rPr>
            <w:rStyle w:val="Hyperlink"/>
            <w:noProof/>
          </w:rPr>
          <w:t>I.</w:t>
        </w:r>
        <w:r w:rsidR="00A015F2">
          <w:rPr>
            <w:rFonts w:asciiTheme="minorHAnsi" w:eastAsiaTheme="minorEastAsia" w:hAnsiTheme="minorHAnsi" w:cstheme="minorBidi"/>
            <w:noProof/>
            <w:lang w:val="en-FI"/>
          </w:rPr>
          <w:tab/>
        </w:r>
        <w:r w:rsidR="00A015F2" w:rsidRPr="00A76817">
          <w:rPr>
            <w:rStyle w:val="Hyperlink"/>
            <w:noProof/>
          </w:rPr>
          <w:t>INTRODUCTION</w:t>
        </w:r>
        <w:r w:rsidR="00A015F2">
          <w:rPr>
            <w:noProof/>
            <w:webHidden/>
          </w:rPr>
          <w:tab/>
        </w:r>
        <w:r w:rsidR="00A015F2">
          <w:rPr>
            <w:noProof/>
            <w:webHidden/>
          </w:rPr>
          <w:fldChar w:fldCharType="begin"/>
        </w:r>
        <w:r w:rsidR="00A015F2">
          <w:rPr>
            <w:noProof/>
            <w:webHidden/>
          </w:rPr>
          <w:instrText xml:space="preserve"> PAGEREF _Toc39657536 \h </w:instrText>
        </w:r>
        <w:r w:rsidR="00A015F2">
          <w:rPr>
            <w:noProof/>
            <w:webHidden/>
          </w:rPr>
        </w:r>
        <w:r w:rsidR="00A015F2">
          <w:rPr>
            <w:noProof/>
            <w:webHidden/>
          </w:rPr>
          <w:fldChar w:fldCharType="separate"/>
        </w:r>
        <w:r w:rsidR="007C7B9D">
          <w:rPr>
            <w:noProof/>
            <w:webHidden/>
          </w:rPr>
          <w:t>1</w:t>
        </w:r>
        <w:r w:rsidR="00A015F2">
          <w:rPr>
            <w:noProof/>
            <w:webHidden/>
          </w:rPr>
          <w:fldChar w:fldCharType="end"/>
        </w:r>
      </w:hyperlink>
    </w:p>
    <w:p w14:paraId="4C5F28F6" w14:textId="7A80B5D0" w:rsidR="00A015F2" w:rsidRDefault="00A015F2">
      <w:pPr>
        <w:pStyle w:val="TOC1"/>
        <w:tabs>
          <w:tab w:val="left" w:pos="482"/>
          <w:tab w:val="right" w:leader="dot" w:pos="9622"/>
        </w:tabs>
        <w:rPr>
          <w:rFonts w:asciiTheme="minorHAnsi" w:eastAsiaTheme="minorEastAsia" w:hAnsiTheme="minorHAnsi" w:cstheme="minorBidi"/>
          <w:noProof/>
          <w:lang w:val="en-FI"/>
        </w:rPr>
      </w:pPr>
      <w:hyperlink w:anchor="_Toc39657537" w:history="1">
        <w:r w:rsidRPr="00A76817">
          <w:rPr>
            <w:rStyle w:val="Hyperlink"/>
            <w:noProof/>
          </w:rPr>
          <w:t>II.</w:t>
        </w:r>
        <w:r>
          <w:rPr>
            <w:rFonts w:asciiTheme="minorHAnsi" w:eastAsiaTheme="minorEastAsia" w:hAnsiTheme="minorHAnsi" w:cstheme="minorBidi"/>
            <w:noProof/>
            <w:lang w:val="en-FI"/>
          </w:rPr>
          <w:tab/>
        </w:r>
        <w:r w:rsidRPr="00A76817">
          <w:rPr>
            <w:rStyle w:val="Hyperlink"/>
            <w:noProof/>
          </w:rPr>
          <w:t>BACKGROUND</w:t>
        </w:r>
        <w:r>
          <w:rPr>
            <w:noProof/>
            <w:webHidden/>
          </w:rPr>
          <w:tab/>
        </w:r>
        <w:r>
          <w:rPr>
            <w:noProof/>
            <w:webHidden/>
          </w:rPr>
          <w:fldChar w:fldCharType="begin"/>
        </w:r>
        <w:r>
          <w:rPr>
            <w:noProof/>
            <w:webHidden/>
          </w:rPr>
          <w:instrText xml:space="preserve"> PAGEREF _Toc39657537 \h </w:instrText>
        </w:r>
        <w:r>
          <w:rPr>
            <w:noProof/>
            <w:webHidden/>
          </w:rPr>
        </w:r>
        <w:r>
          <w:rPr>
            <w:noProof/>
            <w:webHidden/>
          </w:rPr>
          <w:fldChar w:fldCharType="separate"/>
        </w:r>
        <w:r w:rsidR="007C7B9D">
          <w:rPr>
            <w:noProof/>
            <w:webHidden/>
          </w:rPr>
          <w:t>4</w:t>
        </w:r>
        <w:r>
          <w:rPr>
            <w:noProof/>
            <w:webHidden/>
          </w:rPr>
          <w:fldChar w:fldCharType="end"/>
        </w:r>
      </w:hyperlink>
    </w:p>
    <w:p w14:paraId="79B342A6" w14:textId="49BC9C23" w:rsidR="00A015F2" w:rsidRDefault="00A015F2">
      <w:pPr>
        <w:pStyle w:val="TOC2"/>
        <w:rPr>
          <w:rFonts w:asciiTheme="minorHAnsi" w:eastAsiaTheme="minorEastAsia" w:hAnsiTheme="minorHAnsi" w:cstheme="minorBidi"/>
          <w:noProof/>
          <w:lang w:val="en-FI"/>
        </w:rPr>
      </w:pPr>
      <w:hyperlink w:anchor="_Toc39657538" w:history="1">
        <w:r w:rsidRPr="00A76817">
          <w:rPr>
            <w:rStyle w:val="Hyperlink"/>
            <w:noProof/>
          </w:rPr>
          <w:t>2.1 Defining noise</w:t>
        </w:r>
        <w:r>
          <w:rPr>
            <w:noProof/>
            <w:webHidden/>
          </w:rPr>
          <w:tab/>
        </w:r>
        <w:r>
          <w:rPr>
            <w:noProof/>
            <w:webHidden/>
          </w:rPr>
          <w:fldChar w:fldCharType="begin"/>
        </w:r>
        <w:r>
          <w:rPr>
            <w:noProof/>
            <w:webHidden/>
          </w:rPr>
          <w:instrText xml:space="preserve"> PAGEREF _Toc39657538 \h </w:instrText>
        </w:r>
        <w:r>
          <w:rPr>
            <w:noProof/>
            <w:webHidden/>
          </w:rPr>
        </w:r>
        <w:r>
          <w:rPr>
            <w:noProof/>
            <w:webHidden/>
          </w:rPr>
          <w:fldChar w:fldCharType="separate"/>
        </w:r>
        <w:r w:rsidR="007C7B9D">
          <w:rPr>
            <w:noProof/>
            <w:webHidden/>
          </w:rPr>
          <w:t>4</w:t>
        </w:r>
        <w:r>
          <w:rPr>
            <w:noProof/>
            <w:webHidden/>
          </w:rPr>
          <w:fldChar w:fldCharType="end"/>
        </w:r>
      </w:hyperlink>
    </w:p>
    <w:p w14:paraId="6D10DFF9" w14:textId="29B51FAE" w:rsidR="00A015F2" w:rsidRDefault="00A015F2">
      <w:pPr>
        <w:pStyle w:val="TOC2"/>
        <w:rPr>
          <w:rFonts w:asciiTheme="minorHAnsi" w:eastAsiaTheme="minorEastAsia" w:hAnsiTheme="minorHAnsi" w:cstheme="minorBidi"/>
          <w:noProof/>
          <w:lang w:val="en-FI"/>
        </w:rPr>
      </w:pPr>
      <w:hyperlink w:anchor="_Toc39657539" w:history="1">
        <w:r w:rsidRPr="00A76817">
          <w:rPr>
            <w:rStyle w:val="Hyperlink"/>
            <w:noProof/>
          </w:rPr>
          <w:t>2.2 Traffic noise and health</w:t>
        </w:r>
        <w:r>
          <w:rPr>
            <w:noProof/>
            <w:webHidden/>
          </w:rPr>
          <w:tab/>
        </w:r>
        <w:r>
          <w:rPr>
            <w:noProof/>
            <w:webHidden/>
          </w:rPr>
          <w:fldChar w:fldCharType="begin"/>
        </w:r>
        <w:r>
          <w:rPr>
            <w:noProof/>
            <w:webHidden/>
          </w:rPr>
          <w:instrText xml:space="preserve"> PAGEREF _Toc39657539 \h </w:instrText>
        </w:r>
        <w:r>
          <w:rPr>
            <w:noProof/>
            <w:webHidden/>
          </w:rPr>
        </w:r>
        <w:r>
          <w:rPr>
            <w:noProof/>
            <w:webHidden/>
          </w:rPr>
          <w:fldChar w:fldCharType="separate"/>
        </w:r>
        <w:r w:rsidR="007C7B9D">
          <w:rPr>
            <w:noProof/>
            <w:webHidden/>
          </w:rPr>
          <w:t>5</w:t>
        </w:r>
        <w:r>
          <w:rPr>
            <w:noProof/>
            <w:webHidden/>
          </w:rPr>
          <w:fldChar w:fldCharType="end"/>
        </w:r>
      </w:hyperlink>
    </w:p>
    <w:p w14:paraId="3B6D5575" w14:textId="55CCE7AA" w:rsidR="00A015F2" w:rsidRDefault="00A015F2">
      <w:pPr>
        <w:pStyle w:val="TOC2"/>
        <w:rPr>
          <w:rFonts w:asciiTheme="minorHAnsi" w:eastAsiaTheme="minorEastAsia" w:hAnsiTheme="minorHAnsi" w:cstheme="minorBidi"/>
          <w:noProof/>
          <w:lang w:val="en-FI"/>
        </w:rPr>
      </w:pPr>
      <w:hyperlink w:anchor="_Toc39657540" w:history="1">
        <w:r w:rsidRPr="00A76817">
          <w:rPr>
            <w:rStyle w:val="Hyperlink"/>
            <w:noProof/>
          </w:rPr>
          <w:t>2.3 Traffic noise modeling</w:t>
        </w:r>
        <w:r>
          <w:rPr>
            <w:noProof/>
            <w:webHidden/>
          </w:rPr>
          <w:tab/>
        </w:r>
        <w:r>
          <w:rPr>
            <w:noProof/>
            <w:webHidden/>
          </w:rPr>
          <w:fldChar w:fldCharType="begin"/>
        </w:r>
        <w:r>
          <w:rPr>
            <w:noProof/>
            <w:webHidden/>
          </w:rPr>
          <w:instrText xml:space="preserve"> PAGEREF _Toc39657540 \h </w:instrText>
        </w:r>
        <w:r>
          <w:rPr>
            <w:noProof/>
            <w:webHidden/>
          </w:rPr>
        </w:r>
        <w:r>
          <w:rPr>
            <w:noProof/>
            <w:webHidden/>
          </w:rPr>
          <w:fldChar w:fldCharType="separate"/>
        </w:r>
        <w:r w:rsidR="007C7B9D">
          <w:rPr>
            <w:noProof/>
            <w:webHidden/>
          </w:rPr>
          <w:t>6</w:t>
        </w:r>
        <w:r>
          <w:rPr>
            <w:noProof/>
            <w:webHidden/>
          </w:rPr>
          <w:fldChar w:fldCharType="end"/>
        </w:r>
      </w:hyperlink>
    </w:p>
    <w:p w14:paraId="6C744909" w14:textId="25C5A5A5" w:rsidR="00A015F2" w:rsidRDefault="00A015F2">
      <w:pPr>
        <w:pStyle w:val="TOC2"/>
        <w:rPr>
          <w:rFonts w:asciiTheme="minorHAnsi" w:eastAsiaTheme="minorEastAsia" w:hAnsiTheme="minorHAnsi" w:cstheme="minorBidi"/>
          <w:noProof/>
          <w:lang w:val="en-FI"/>
        </w:rPr>
      </w:pPr>
      <w:hyperlink w:anchor="_Toc39657541" w:history="1">
        <w:r w:rsidRPr="00A76817">
          <w:rPr>
            <w:rStyle w:val="Hyperlink"/>
            <w:noProof/>
          </w:rPr>
          <w:t>2.4 Active modes of transport in cities</w:t>
        </w:r>
        <w:r>
          <w:rPr>
            <w:noProof/>
            <w:webHidden/>
          </w:rPr>
          <w:tab/>
        </w:r>
        <w:r>
          <w:rPr>
            <w:noProof/>
            <w:webHidden/>
          </w:rPr>
          <w:fldChar w:fldCharType="begin"/>
        </w:r>
        <w:r>
          <w:rPr>
            <w:noProof/>
            <w:webHidden/>
          </w:rPr>
          <w:instrText xml:space="preserve"> PAGEREF _Toc39657541 \h </w:instrText>
        </w:r>
        <w:r>
          <w:rPr>
            <w:noProof/>
            <w:webHidden/>
          </w:rPr>
        </w:r>
        <w:r>
          <w:rPr>
            <w:noProof/>
            <w:webHidden/>
          </w:rPr>
          <w:fldChar w:fldCharType="separate"/>
        </w:r>
        <w:r w:rsidR="007C7B9D">
          <w:rPr>
            <w:noProof/>
            <w:webHidden/>
          </w:rPr>
          <w:t>7</w:t>
        </w:r>
        <w:r>
          <w:rPr>
            <w:noProof/>
            <w:webHidden/>
          </w:rPr>
          <w:fldChar w:fldCharType="end"/>
        </w:r>
      </w:hyperlink>
    </w:p>
    <w:p w14:paraId="4422CED0" w14:textId="35AC0BFB" w:rsidR="00A015F2" w:rsidRDefault="00A015F2">
      <w:pPr>
        <w:pStyle w:val="TOC2"/>
        <w:rPr>
          <w:rFonts w:asciiTheme="minorHAnsi" w:eastAsiaTheme="minorEastAsia" w:hAnsiTheme="minorHAnsi" w:cstheme="minorBidi"/>
          <w:noProof/>
          <w:lang w:val="en-FI"/>
        </w:rPr>
      </w:pPr>
      <w:hyperlink w:anchor="_Toc39657542" w:history="1">
        <w:r w:rsidRPr="00A76817">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9657542 \h </w:instrText>
        </w:r>
        <w:r>
          <w:rPr>
            <w:noProof/>
            <w:webHidden/>
          </w:rPr>
        </w:r>
        <w:r>
          <w:rPr>
            <w:noProof/>
            <w:webHidden/>
          </w:rPr>
          <w:fldChar w:fldCharType="separate"/>
        </w:r>
        <w:r w:rsidR="007C7B9D">
          <w:rPr>
            <w:noProof/>
            <w:webHidden/>
          </w:rPr>
          <w:t>8</w:t>
        </w:r>
        <w:r>
          <w:rPr>
            <w:noProof/>
            <w:webHidden/>
          </w:rPr>
          <w:fldChar w:fldCharType="end"/>
        </w:r>
      </w:hyperlink>
    </w:p>
    <w:p w14:paraId="0664D4D0" w14:textId="56B97BEE" w:rsidR="00A015F2" w:rsidRDefault="00A015F2">
      <w:pPr>
        <w:pStyle w:val="TOC2"/>
        <w:rPr>
          <w:rFonts w:asciiTheme="minorHAnsi" w:eastAsiaTheme="minorEastAsia" w:hAnsiTheme="minorHAnsi" w:cstheme="minorBidi"/>
          <w:noProof/>
          <w:lang w:val="en-FI"/>
        </w:rPr>
      </w:pPr>
      <w:hyperlink w:anchor="_Toc39657543" w:history="1">
        <w:r w:rsidRPr="00A76817">
          <w:rPr>
            <w:rStyle w:val="Hyperlink"/>
            <w:noProof/>
          </w:rPr>
          <w:t>2.6 Graph theory and least cost path analysis</w:t>
        </w:r>
        <w:r>
          <w:rPr>
            <w:noProof/>
            <w:webHidden/>
          </w:rPr>
          <w:tab/>
        </w:r>
        <w:r>
          <w:rPr>
            <w:noProof/>
            <w:webHidden/>
          </w:rPr>
          <w:fldChar w:fldCharType="begin"/>
        </w:r>
        <w:r>
          <w:rPr>
            <w:noProof/>
            <w:webHidden/>
          </w:rPr>
          <w:instrText xml:space="preserve"> PAGEREF _Toc39657543 \h </w:instrText>
        </w:r>
        <w:r>
          <w:rPr>
            <w:noProof/>
            <w:webHidden/>
          </w:rPr>
        </w:r>
        <w:r>
          <w:rPr>
            <w:noProof/>
            <w:webHidden/>
          </w:rPr>
          <w:fldChar w:fldCharType="separate"/>
        </w:r>
        <w:r w:rsidR="007C7B9D">
          <w:rPr>
            <w:noProof/>
            <w:webHidden/>
          </w:rPr>
          <w:t>10</w:t>
        </w:r>
        <w:r>
          <w:rPr>
            <w:noProof/>
            <w:webHidden/>
          </w:rPr>
          <w:fldChar w:fldCharType="end"/>
        </w:r>
      </w:hyperlink>
    </w:p>
    <w:p w14:paraId="6544DB78" w14:textId="7BF7802F" w:rsidR="00A015F2" w:rsidRDefault="00A015F2">
      <w:pPr>
        <w:pStyle w:val="TOC2"/>
        <w:rPr>
          <w:rFonts w:asciiTheme="minorHAnsi" w:eastAsiaTheme="minorEastAsia" w:hAnsiTheme="minorHAnsi" w:cstheme="minorBidi"/>
          <w:noProof/>
          <w:lang w:val="en-FI"/>
        </w:rPr>
      </w:pPr>
      <w:hyperlink w:anchor="_Toc39657544" w:history="1">
        <w:r w:rsidRPr="00A76817">
          <w:rPr>
            <w:rStyle w:val="Hyperlink"/>
            <w:noProof/>
          </w:rPr>
          <w:t>2.7 Exposure-based impedances in routing</w:t>
        </w:r>
        <w:r>
          <w:rPr>
            <w:noProof/>
            <w:webHidden/>
          </w:rPr>
          <w:tab/>
        </w:r>
        <w:r>
          <w:rPr>
            <w:noProof/>
            <w:webHidden/>
          </w:rPr>
          <w:fldChar w:fldCharType="begin"/>
        </w:r>
        <w:r>
          <w:rPr>
            <w:noProof/>
            <w:webHidden/>
          </w:rPr>
          <w:instrText xml:space="preserve"> PAGEREF _Toc39657544 \h </w:instrText>
        </w:r>
        <w:r>
          <w:rPr>
            <w:noProof/>
            <w:webHidden/>
          </w:rPr>
        </w:r>
        <w:r>
          <w:rPr>
            <w:noProof/>
            <w:webHidden/>
          </w:rPr>
          <w:fldChar w:fldCharType="separate"/>
        </w:r>
        <w:r w:rsidR="007C7B9D">
          <w:rPr>
            <w:noProof/>
            <w:webHidden/>
          </w:rPr>
          <w:t>12</w:t>
        </w:r>
        <w:r>
          <w:rPr>
            <w:noProof/>
            <w:webHidden/>
          </w:rPr>
          <w:fldChar w:fldCharType="end"/>
        </w:r>
      </w:hyperlink>
    </w:p>
    <w:p w14:paraId="1DA4755E" w14:textId="798757F4" w:rsidR="00A015F2" w:rsidRDefault="00A015F2">
      <w:pPr>
        <w:pStyle w:val="TOC2"/>
        <w:rPr>
          <w:rFonts w:asciiTheme="minorHAnsi" w:eastAsiaTheme="minorEastAsia" w:hAnsiTheme="minorHAnsi" w:cstheme="minorBidi"/>
          <w:noProof/>
          <w:lang w:val="en-FI"/>
        </w:rPr>
      </w:pPr>
      <w:hyperlink w:anchor="_Toc39657545" w:history="1">
        <w:r w:rsidRPr="00A76817">
          <w:rPr>
            <w:rStyle w:val="Hyperlink"/>
            <w:noProof/>
          </w:rPr>
          <w:t>2.8 Web GIS concepts and developments</w:t>
        </w:r>
        <w:r>
          <w:rPr>
            <w:noProof/>
            <w:webHidden/>
          </w:rPr>
          <w:tab/>
        </w:r>
        <w:r>
          <w:rPr>
            <w:noProof/>
            <w:webHidden/>
          </w:rPr>
          <w:fldChar w:fldCharType="begin"/>
        </w:r>
        <w:r>
          <w:rPr>
            <w:noProof/>
            <w:webHidden/>
          </w:rPr>
          <w:instrText xml:space="preserve"> PAGEREF _Toc39657545 \h </w:instrText>
        </w:r>
        <w:r>
          <w:rPr>
            <w:noProof/>
            <w:webHidden/>
          </w:rPr>
        </w:r>
        <w:r>
          <w:rPr>
            <w:noProof/>
            <w:webHidden/>
          </w:rPr>
          <w:fldChar w:fldCharType="separate"/>
        </w:r>
        <w:r w:rsidR="007C7B9D">
          <w:rPr>
            <w:noProof/>
            <w:webHidden/>
          </w:rPr>
          <w:t>14</w:t>
        </w:r>
        <w:r>
          <w:rPr>
            <w:noProof/>
            <w:webHidden/>
          </w:rPr>
          <w:fldChar w:fldCharType="end"/>
        </w:r>
      </w:hyperlink>
    </w:p>
    <w:p w14:paraId="49376AC5" w14:textId="1668F6AA" w:rsidR="00A015F2" w:rsidRDefault="00A015F2">
      <w:pPr>
        <w:pStyle w:val="TOC1"/>
        <w:tabs>
          <w:tab w:val="left" w:pos="720"/>
          <w:tab w:val="right" w:leader="dot" w:pos="9622"/>
        </w:tabs>
        <w:rPr>
          <w:rFonts w:asciiTheme="minorHAnsi" w:eastAsiaTheme="minorEastAsia" w:hAnsiTheme="minorHAnsi" w:cstheme="minorBidi"/>
          <w:noProof/>
          <w:lang w:val="en-FI"/>
        </w:rPr>
      </w:pPr>
      <w:hyperlink w:anchor="_Toc39657546" w:history="1">
        <w:r w:rsidRPr="00A76817">
          <w:rPr>
            <w:rStyle w:val="Hyperlink"/>
            <w:noProof/>
          </w:rPr>
          <w:t>III.</w:t>
        </w:r>
        <w:r>
          <w:rPr>
            <w:rFonts w:asciiTheme="minorHAnsi" w:eastAsiaTheme="minorEastAsia" w:hAnsiTheme="minorHAnsi" w:cstheme="minorBidi"/>
            <w:noProof/>
            <w:lang w:val="en-FI"/>
          </w:rPr>
          <w:tab/>
        </w:r>
        <w:r w:rsidRPr="00A76817">
          <w:rPr>
            <w:rStyle w:val="Hyperlink"/>
            <w:noProof/>
          </w:rPr>
          <w:t>DATA &amp; METHODS</w:t>
        </w:r>
        <w:r>
          <w:rPr>
            <w:noProof/>
            <w:webHidden/>
          </w:rPr>
          <w:tab/>
        </w:r>
        <w:r>
          <w:rPr>
            <w:noProof/>
            <w:webHidden/>
          </w:rPr>
          <w:fldChar w:fldCharType="begin"/>
        </w:r>
        <w:r>
          <w:rPr>
            <w:noProof/>
            <w:webHidden/>
          </w:rPr>
          <w:instrText xml:space="preserve"> PAGEREF _Toc39657546 \h </w:instrText>
        </w:r>
        <w:r>
          <w:rPr>
            <w:noProof/>
            <w:webHidden/>
          </w:rPr>
        </w:r>
        <w:r>
          <w:rPr>
            <w:noProof/>
            <w:webHidden/>
          </w:rPr>
          <w:fldChar w:fldCharType="separate"/>
        </w:r>
        <w:r w:rsidR="007C7B9D">
          <w:rPr>
            <w:noProof/>
            <w:webHidden/>
          </w:rPr>
          <w:t>18</w:t>
        </w:r>
        <w:r>
          <w:rPr>
            <w:noProof/>
            <w:webHidden/>
          </w:rPr>
          <w:fldChar w:fldCharType="end"/>
        </w:r>
      </w:hyperlink>
    </w:p>
    <w:p w14:paraId="6E07D650" w14:textId="4563CF0B" w:rsidR="00A015F2" w:rsidRDefault="00A015F2">
      <w:pPr>
        <w:pStyle w:val="TOC2"/>
        <w:rPr>
          <w:rFonts w:asciiTheme="minorHAnsi" w:eastAsiaTheme="minorEastAsia" w:hAnsiTheme="minorHAnsi" w:cstheme="minorBidi"/>
          <w:noProof/>
          <w:lang w:val="en-FI"/>
        </w:rPr>
      </w:pPr>
      <w:hyperlink w:anchor="_Toc39657547" w:history="1">
        <w:r w:rsidRPr="00A76817">
          <w:rPr>
            <w:rStyle w:val="Hyperlink"/>
            <w:noProof/>
          </w:rPr>
          <w:t>3.1 Overview of the methods</w:t>
        </w:r>
        <w:r>
          <w:rPr>
            <w:noProof/>
            <w:webHidden/>
          </w:rPr>
          <w:tab/>
        </w:r>
        <w:r>
          <w:rPr>
            <w:noProof/>
            <w:webHidden/>
          </w:rPr>
          <w:fldChar w:fldCharType="begin"/>
        </w:r>
        <w:r>
          <w:rPr>
            <w:noProof/>
            <w:webHidden/>
          </w:rPr>
          <w:instrText xml:space="preserve"> PAGEREF _Toc39657547 \h </w:instrText>
        </w:r>
        <w:r>
          <w:rPr>
            <w:noProof/>
            <w:webHidden/>
          </w:rPr>
        </w:r>
        <w:r>
          <w:rPr>
            <w:noProof/>
            <w:webHidden/>
          </w:rPr>
          <w:fldChar w:fldCharType="separate"/>
        </w:r>
        <w:r w:rsidR="007C7B9D">
          <w:rPr>
            <w:noProof/>
            <w:webHidden/>
          </w:rPr>
          <w:t>18</w:t>
        </w:r>
        <w:r>
          <w:rPr>
            <w:noProof/>
            <w:webHidden/>
          </w:rPr>
          <w:fldChar w:fldCharType="end"/>
        </w:r>
      </w:hyperlink>
    </w:p>
    <w:p w14:paraId="3DB5B798" w14:textId="31D1F50C" w:rsidR="00A015F2" w:rsidRDefault="00A015F2">
      <w:pPr>
        <w:pStyle w:val="TOC2"/>
        <w:rPr>
          <w:rFonts w:asciiTheme="minorHAnsi" w:eastAsiaTheme="minorEastAsia" w:hAnsiTheme="minorHAnsi" w:cstheme="minorBidi"/>
          <w:noProof/>
          <w:lang w:val="en-FI"/>
        </w:rPr>
      </w:pPr>
      <w:hyperlink w:anchor="_Toc39657548" w:history="1">
        <w:r w:rsidRPr="00A76817">
          <w:rPr>
            <w:rStyle w:val="Hyperlink"/>
            <w:noProof/>
          </w:rPr>
          <w:t>3.2 Study area</w:t>
        </w:r>
        <w:r>
          <w:rPr>
            <w:noProof/>
            <w:webHidden/>
          </w:rPr>
          <w:tab/>
        </w:r>
        <w:r>
          <w:rPr>
            <w:noProof/>
            <w:webHidden/>
          </w:rPr>
          <w:fldChar w:fldCharType="begin"/>
        </w:r>
        <w:r>
          <w:rPr>
            <w:noProof/>
            <w:webHidden/>
          </w:rPr>
          <w:instrText xml:space="preserve"> PAGEREF _Toc39657548 \h </w:instrText>
        </w:r>
        <w:r>
          <w:rPr>
            <w:noProof/>
            <w:webHidden/>
          </w:rPr>
        </w:r>
        <w:r>
          <w:rPr>
            <w:noProof/>
            <w:webHidden/>
          </w:rPr>
          <w:fldChar w:fldCharType="separate"/>
        </w:r>
        <w:r w:rsidR="007C7B9D">
          <w:rPr>
            <w:noProof/>
            <w:webHidden/>
          </w:rPr>
          <w:t>18</w:t>
        </w:r>
        <w:r>
          <w:rPr>
            <w:noProof/>
            <w:webHidden/>
          </w:rPr>
          <w:fldChar w:fldCharType="end"/>
        </w:r>
      </w:hyperlink>
    </w:p>
    <w:p w14:paraId="7F5117DC" w14:textId="02E56DD2" w:rsidR="00A015F2" w:rsidRDefault="00A015F2">
      <w:pPr>
        <w:pStyle w:val="TOC2"/>
        <w:rPr>
          <w:rFonts w:asciiTheme="minorHAnsi" w:eastAsiaTheme="minorEastAsia" w:hAnsiTheme="minorHAnsi" w:cstheme="minorBidi"/>
          <w:noProof/>
          <w:lang w:val="en-FI"/>
        </w:rPr>
      </w:pPr>
      <w:hyperlink w:anchor="_Toc39657549" w:history="1">
        <w:r w:rsidRPr="00A76817">
          <w:rPr>
            <w:rStyle w:val="Hyperlink"/>
            <w:noProof/>
          </w:rPr>
          <w:t>3.3 Data</w:t>
        </w:r>
        <w:r>
          <w:rPr>
            <w:noProof/>
            <w:webHidden/>
          </w:rPr>
          <w:tab/>
        </w:r>
        <w:r>
          <w:rPr>
            <w:noProof/>
            <w:webHidden/>
          </w:rPr>
          <w:fldChar w:fldCharType="begin"/>
        </w:r>
        <w:r>
          <w:rPr>
            <w:noProof/>
            <w:webHidden/>
          </w:rPr>
          <w:instrText xml:space="preserve"> PAGEREF _Toc39657549 \h </w:instrText>
        </w:r>
        <w:r>
          <w:rPr>
            <w:noProof/>
            <w:webHidden/>
          </w:rPr>
        </w:r>
        <w:r>
          <w:rPr>
            <w:noProof/>
            <w:webHidden/>
          </w:rPr>
          <w:fldChar w:fldCharType="separate"/>
        </w:r>
        <w:r w:rsidR="007C7B9D">
          <w:rPr>
            <w:noProof/>
            <w:webHidden/>
          </w:rPr>
          <w:t>19</w:t>
        </w:r>
        <w:r>
          <w:rPr>
            <w:noProof/>
            <w:webHidden/>
          </w:rPr>
          <w:fldChar w:fldCharType="end"/>
        </w:r>
      </w:hyperlink>
    </w:p>
    <w:p w14:paraId="650D445D" w14:textId="037B41A6" w:rsidR="00A015F2" w:rsidRDefault="00A015F2">
      <w:pPr>
        <w:pStyle w:val="TOC3"/>
        <w:tabs>
          <w:tab w:val="right" w:leader="dot" w:pos="9622"/>
        </w:tabs>
        <w:rPr>
          <w:rFonts w:asciiTheme="minorHAnsi" w:eastAsiaTheme="minorEastAsia" w:hAnsiTheme="minorHAnsi" w:cstheme="minorBidi"/>
          <w:noProof/>
          <w:lang w:val="en-FI"/>
        </w:rPr>
      </w:pPr>
      <w:hyperlink w:anchor="_Toc39657550" w:history="1">
        <w:r w:rsidRPr="00A76817">
          <w:rPr>
            <w:rStyle w:val="Hyperlink"/>
            <w:noProof/>
          </w:rPr>
          <w:t>3.3.1 Modeled traffic noise data</w:t>
        </w:r>
        <w:r>
          <w:rPr>
            <w:noProof/>
            <w:webHidden/>
          </w:rPr>
          <w:tab/>
        </w:r>
        <w:r>
          <w:rPr>
            <w:noProof/>
            <w:webHidden/>
          </w:rPr>
          <w:fldChar w:fldCharType="begin"/>
        </w:r>
        <w:r>
          <w:rPr>
            <w:noProof/>
            <w:webHidden/>
          </w:rPr>
          <w:instrText xml:space="preserve"> PAGEREF _Toc39657550 \h </w:instrText>
        </w:r>
        <w:r>
          <w:rPr>
            <w:noProof/>
            <w:webHidden/>
          </w:rPr>
        </w:r>
        <w:r>
          <w:rPr>
            <w:noProof/>
            <w:webHidden/>
          </w:rPr>
          <w:fldChar w:fldCharType="separate"/>
        </w:r>
        <w:r w:rsidR="007C7B9D">
          <w:rPr>
            <w:noProof/>
            <w:webHidden/>
          </w:rPr>
          <w:t>21</w:t>
        </w:r>
        <w:r>
          <w:rPr>
            <w:noProof/>
            <w:webHidden/>
          </w:rPr>
          <w:fldChar w:fldCharType="end"/>
        </w:r>
      </w:hyperlink>
    </w:p>
    <w:p w14:paraId="49047DEC" w14:textId="44D680CB" w:rsidR="00A015F2" w:rsidRDefault="00A015F2">
      <w:pPr>
        <w:pStyle w:val="TOC3"/>
        <w:tabs>
          <w:tab w:val="right" w:leader="dot" w:pos="9622"/>
        </w:tabs>
        <w:rPr>
          <w:rFonts w:asciiTheme="minorHAnsi" w:eastAsiaTheme="minorEastAsia" w:hAnsiTheme="minorHAnsi" w:cstheme="minorBidi"/>
          <w:noProof/>
          <w:lang w:val="en-FI"/>
        </w:rPr>
      </w:pPr>
      <w:hyperlink w:anchor="_Toc39657551" w:history="1">
        <w:r w:rsidRPr="00A76817">
          <w:rPr>
            <w:rStyle w:val="Hyperlink"/>
            <w:noProof/>
          </w:rPr>
          <w:t>3.3.2 OpenStreetMap data</w:t>
        </w:r>
        <w:r>
          <w:rPr>
            <w:noProof/>
            <w:webHidden/>
          </w:rPr>
          <w:tab/>
        </w:r>
        <w:r>
          <w:rPr>
            <w:noProof/>
            <w:webHidden/>
          </w:rPr>
          <w:fldChar w:fldCharType="begin"/>
        </w:r>
        <w:r>
          <w:rPr>
            <w:noProof/>
            <w:webHidden/>
          </w:rPr>
          <w:instrText xml:space="preserve"> PAGEREF _Toc39657551 \h </w:instrText>
        </w:r>
        <w:r>
          <w:rPr>
            <w:noProof/>
            <w:webHidden/>
          </w:rPr>
        </w:r>
        <w:r>
          <w:rPr>
            <w:noProof/>
            <w:webHidden/>
          </w:rPr>
          <w:fldChar w:fldCharType="separate"/>
        </w:r>
        <w:r w:rsidR="007C7B9D">
          <w:rPr>
            <w:noProof/>
            <w:webHidden/>
          </w:rPr>
          <w:t>24</w:t>
        </w:r>
        <w:r>
          <w:rPr>
            <w:noProof/>
            <w:webHidden/>
          </w:rPr>
          <w:fldChar w:fldCharType="end"/>
        </w:r>
      </w:hyperlink>
    </w:p>
    <w:p w14:paraId="4C5FB447" w14:textId="5114C55E" w:rsidR="00A015F2" w:rsidRDefault="00A015F2">
      <w:pPr>
        <w:pStyle w:val="TOC3"/>
        <w:tabs>
          <w:tab w:val="right" w:leader="dot" w:pos="9622"/>
        </w:tabs>
        <w:rPr>
          <w:rFonts w:asciiTheme="minorHAnsi" w:eastAsiaTheme="minorEastAsia" w:hAnsiTheme="minorHAnsi" w:cstheme="minorBidi"/>
          <w:noProof/>
          <w:lang w:val="en-FI"/>
        </w:rPr>
      </w:pPr>
      <w:hyperlink w:anchor="_Toc39657552" w:history="1">
        <w:r w:rsidRPr="00A76817">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9657552 \h </w:instrText>
        </w:r>
        <w:r>
          <w:rPr>
            <w:noProof/>
            <w:webHidden/>
          </w:rPr>
        </w:r>
        <w:r>
          <w:rPr>
            <w:noProof/>
            <w:webHidden/>
          </w:rPr>
          <w:fldChar w:fldCharType="separate"/>
        </w:r>
        <w:r w:rsidR="007C7B9D">
          <w:rPr>
            <w:noProof/>
            <w:webHidden/>
          </w:rPr>
          <w:t>25</w:t>
        </w:r>
        <w:r>
          <w:rPr>
            <w:noProof/>
            <w:webHidden/>
          </w:rPr>
          <w:fldChar w:fldCharType="end"/>
        </w:r>
      </w:hyperlink>
    </w:p>
    <w:p w14:paraId="0E93F711" w14:textId="6E82AC94" w:rsidR="00A015F2" w:rsidRDefault="00A015F2">
      <w:pPr>
        <w:pStyle w:val="TOC3"/>
        <w:tabs>
          <w:tab w:val="right" w:leader="dot" w:pos="9622"/>
        </w:tabs>
        <w:rPr>
          <w:rFonts w:asciiTheme="minorHAnsi" w:eastAsiaTheme="minorEastAsia" w:hAnsiTheme="minorHAnsi" w:cstheme="minorBidi"/>
          <w:noProof/>
          <w:lang w:val="en-FI"/>
        </w:rPr>
      </w:pPr>
      <w:hyperlink w:anchor="_Toc39657553" w:history="1">
        <w:r w:rsidRPr="00A76817">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9657553 \h </w:instrText>
        </w:r>
        <w:r>
          <w:rPr>
            <w:noProof/>
            <w:webHidden/>
          </w:rPr>
        </w:r>
        <w:r>
          <w:rPr>
            <w:noProof/>
            <w:webHidden/>
          </w:rPr>
          <w:fldChar w:fldCharType="separate"/>
        </w:r>
        <w:r w:rsidR="007C7B9D">
          <w:rPr>
            <w:noProof/>
            <w:webHidden/>
          </w:rPr>
          <w:t>26</w:t>
        </w:r>
        <w:r>
          <w:rPr>
            <w:noProof/>
            <w:webHidden/>
          </w:rPr>
          <w:fldChar w:fldCharType="end"/>
        </w:r>
      </w:hyperlink>
    </w:p>
    <w:p w14:paraId="5D79F089" w14:textId="3E84C023" w:rsidR="00A015F2" w:rsidRDefault="00A015F2">
      <w:pPr>
        <w:pStyle w:val="TOC2"/>
        <w:rPr>
          <w:rFonts w:asciiTheme="minorHAnsi" w:eastAsiaTheme="minorEastAsia" w:hAnsiTheme="minorHAnsi" w:cstheme="minorBidi"/>
          <w:noProof/>
          <w:lang w:val="en-FI"/>
        </w:rPr>
      </w:pPr>
      <w:hyperlink w:anchor="_Toc39657554" w:history="1">
        <w:r w:rsidRPr="00A76817">
          <w:rPr>
            <w:rStyle w:val="Hyperlink"/>
            <w:noProof/>
          </w:rPr>
          <w:t>3.4 Technical framework and architecture</w:t>
        </w:r>
        <w:r>
          <w:rPr>
            <w:noProof/>
            <w:webHidden/>
          </w:rPr>
          <w:tab/>
        </w:r>
        <w:r>
          <w:rPr>
            <w:noProof/>
            <w:webHidden/>
          </w:rPr>
          <w:fldChar w:fldCharType="begin"/>
        </w:r>
        <w:r>
          <w:rPr>
            <w:noProof/>
            <w:webHidden/>
          </w:rPr>
          <w:instrText xml:space="preserve"> PAGEREF _Toc39657554 \h </w:instrText>
        </w:r>
        <w:r>
          <w:rPr>
            <w:noProof/>
            <w:webHidden/>
          </w:rPr>
        </w:r>
        <w:r>
          <w:rPr>
            <w:noProof/>
            <w:webHidden/>
          </w:rPr>
          <w:fldChar w:fldCharType="separate"/>
        </w:r>
        <w:r w:rsidR="007C7B9D">
          <w:rPr>
            <w:noProof/>
            <w:webHidden/>
          </w:rPr>
          <w:t>26</w:t>
        </w:r>
        <w:r>
          <w:rPr>
            <w:noProof/>
            <w:webHidden/>
          </w:rPr>
          <w:fldChar w:fldCharType="end"/>
        </w:r>
      </w:hyperlink>
    </w:p>
    <w:p w14:paraId="2A0D9BCD" w14:textId="7933E643" w:rsidR="00A015F2" w:rsidRDefault="00A015F2">
      <w:pPr>
        <w:pStyle w:val="TOC2"/>
        <w:rPr>
          <w:rFonts w:asciiTheme="minorHAnsi" w:eastAsiaTheme="minorEastAsia" w:hAnsiTheme="minorHAnsi" w:cstheme="minorBidi"/>
          <w:noProof/>
          <w:lang w:val="en-FI"/>
        </w:rPr>
      </w:pPr>
      <w:hyperlink w:anchor="_Toc39657555" w:history="1">
        <w:r w:rsidRPr="00A76817">
          <w:rPr>
            <w:rStyle w:val="Hyperlink"/>
            <w:noProof/>
          </w:rPr>
          <w:t>3.5 Quiet path routing method</w:t>
        </w:r>
        <w:r>
          <w:rPr>
            <w:noProof/>
            <w:webHidden/>
          </w:rPr>
          <w:tab/>
        </w:r>
        <w:r>
          <w:rPr>
            <w:noProof/>
            <w:webHidden/>
          </w:rPr>
          <w:fldChar w:fldCharType="begin"/>
        </w:r>
        <w:r>
          <w:rPr>
            <w:noProof/>
            <w:webHidden/>
          </w:rPr>
          <w:instrText xml:space="preserve"> PAGEREF _Toc39657555 \h </w:instrText>
        </w:r>
        <w:r>
          <w:rPr>
            <w:noProof/>
            <w:webHidden/>
          </w:rPr>
        </w:r>
        <w:r>
          <w:rPr>
            <w:noProof/>
            <w:webHidden/>
          </w:rPr>
          <w:fldChar w:fldCharType="separate"/>
        </w:r>
        <w:r w:rsidR="007C7B9D">
          <w:rPr>
            <w:noProof/>
            <w:webHidden/>
          </w:rPr>
          <w:t>28</w:t>
        </w:r>
        <w:r>
          <w:rPr>
            <w:noProof/>
            <w:webHidden/>
          </w:rPr>
          <w:fldChar w:fldCharType="end"/>
        </w:r>
      </w:hyperlink>
    </w:p>
    <w:p w14:paraId="671ECDC1" w14:textId="71B807C2" w:rsidR="00A015F2" w:rsidRDefault="00A015F2">
      <w:pPr>
        <w:pStyle w:val="TOC3"/>
        <w:tabs>
          <w:tab w:val="right" w:leader="dot" w:pos="9622"/>
        </w:tabs>
        <w:rPr>
          <w:rFonts w:asciiTheme="minorHAnsi" w:eastAsiaTheme="minorEastAsia" w:hAnsiTheme="minorHAnsi" w:cstheme="minorBidi"/>
          <w:noProof/>
          <w:lang w:val="en-FI"/>
        </w:rPr>
      </w:pPr>
      <w:hyperlink w:anchor="_Toc39657556" w:history="1">
        <w:r w:rsidRPr="00A76817">
          <w:rPr>
            <w:rStyle w:val="Hyperlink"/>
            <w:noProof/>
          </w:rPr>
          <w:t>3.5.1 Network acquisition and manipulation</w:t>
        </w:r>
        <w:r>
          <w:rPr>
            <w:noProof/>
            <w:webHidden/>
          </w:rPr>
          <w:tab/>
        </w:r>
        <w:r>
          <w:rPr>
            <w:noProof/>
            <w:webHidden/>
          </w:rPr>
          <w:fldChar w:fldCharType="begin"/>
        </w:r>
        <w:r>
          <w:rPr>
            <w:noProof/>
            <w:webHidden/>
          </w:rPr>
          <w:instrText xml:space="preserve"> PAGEREF _Toc39657556 \h </w:instrText>
        </w:r>
        <w:r>
          <w:rPr>
            <w:noProof/>
            <w:webHidden/>
          </w:rPr>
        </w:r>
        <w:r>
          <w:rPr>
            <w:noProof/>
            <w:webHidden/>
          </w:rPr>
          <w:fldChar w:fldCharType="separate"/>
        </w:r>
        <w:r w:rsidR="007C7B9D">
          <w:rPr>
            <w:noProof/>
            <w:webHidden/>
          </w:rPr>
          <w:t>28</w:t>
        </w:r>
        <w:r>
          <w:rPr>
            <w:noProof/>
            <w:webHidden/>
          </w:rPr>
          <w:fldChar w:fldCharType="end"/>
        </w:r>
      </w:hyperlink>
    </w:p>
    <w:p w14:paraId="23C84D7E" w14:textId="1320C373" w:rsidR="00A015F2" w:rsidRDefault="00A015F2">
      <w:pPr>
        <w:pStyle w:val="TOC3"/>
        <w:tabs>
          <w:tab w:val="right" w:leader="dot" w:pos="9622"/>
        </w:tabs>
        <w:rPr>
          <w:rFonts w:asciiTheme="minorHAnsi" w:eastAsiaTheme="minorEastAsia" w:hAnsiTheme="minorHAnsi" w:cstheme="minorBidi"/>
          <w:noProof/>
          <w:lang w:val="en-FI"/>
        </w:rPr>
      </w:pPr>
      <w:hyperlink w:anchor="_Toc39657557" w:history="1">
        <w:r w:rsidRPr="00A76817">
          <w:rPr>
            <w:rStyle w:val="Hyperlink"/>
            <w:noProof/>
          </w:rPr>
          <w:t>3.5.2 Environmental impedance function</w:t>
        </w:r>
        <w:r>
          <w:rPr>
            <w:noProof/>
            <w:webHidden/>
          </w:rPr>
          <w:tab/>
        </w:r>
        <w:r>
          <w:rPr>
            <w:noProof/>
            <w:webHidden/>
          </w:rPr>
          <w:fldChar w:fldCharType="begin"/>
        </w:r>
        <w:r>
          <w:rPr>
            <w:noProof/>
            <w:webHidden/>
          </w:rPr>
          <w:instrText xml:space="preserve"> PAGEREF _Toc39657557 \h </w:instrText>
        </w:r>
        <w:r>
          <w:rPr>
            <w:noProof/>
            <w:webHidden/>
          </w:rPr>
        </w:r>
        <w:r>
          <w:rPr>
            <w:noProof/>
            <w:webHidden/>
          </w:rPr>
          <w:fldChar w:fldCharType="separate"/>
        </w:r>
        <w:r w:rsidR="007C7B9D">
          <w:rPr>
            <w:noProof/>
            <w:webHidden/>
          </w:rPr>
          <w:t>30</w:t>
        </w:r>
        <w:r>
          <w:rPr>
            <w:noProof/>
            <w:webHidden/>
          </w:rPr>
          <w:fldChar w:fldCharType="end"/>
        </w:r>
      </w:hyperlink>
    </w:p>
    <w:p w14:paraId="56518F39" w14:textId="167FB00A" w:rsidR="00A015F2" w:rsidRDefault="00A015F2">
      <w:pPr>
        <w:pStyle w:val="TOC3"/>
        <w:tabs>
          <w:tab w:val="right" w:leader="dot" w:pos="9622"/>
        </w:tabs>
        <w:rPr>
          <w:rFonts w:asciiTheme="minorHAnsi" w:eastAsiaTheme="minorEastAsia" w:hAnsiTheme="minorHAnsi" w:cstheme="minorBidi"/>
          <w:noProof/>
          <w:lang w:val="en-FI"/>
        </w:rPr>
      </w:pPr>
      <w:hyperlink w:anchor="_Toc39657558" w:history="1">
        <w:r w:rsidRPr="00A76817">
          <w:rPr>
            <w:rStyle w:val="Hyperlink"/>
            <w:noProof/>
          </w:rPr>
          <w:t>3.5.3 Quiet path routing application</w:t>
        </w:r>
        <w:r>
          <w:rPr>
            <w:noProof/>
            <w:webHidden/>
          </w:rPr>
          <w:tab/>
        </w:r>
        <w:r>
          <w:rPr>
            <w:noProof/>
            <w:webHidden/>
          </w:rPr>
          <w:fldChar w:fldCharType="begin"/>
        </w:r>
        <w:r>
          <w:rPr>
            <w:noProof/>
            <w:webHidden/>
          </w:rPr>
          <w:instrText xml:space="preserve"> PAGEREF _Toc39657558 \h </w:instrText>
        </w:r>
        <w:r>
          <w:rPr>
            <w:noProof/>
            <w:webHidden/>
          </w:rPr>
        </w:r>
        <w:r>
          <w:rPr>
            <w:noProof/>
            <w:webHidden/>
          </w:rPr>
          <w:fldChar w:fldCharType="separate"/>
        </w:r>
        <w:r w:rsidR="007C7B9D">
          <w:rPr>
            <w:noProof/>
            <w:webHidden/>
          </w:rPr>
          <w:t>32</w:t>
        </w:r>
        <w:r>
          <w:rPr>
            <w:noProof/>
            <w:webHidden/>
          </w:rPr>
          <w:fldChar w:fldCharType="end"/>
        </w:r>
      </w:hyperlink>
    </w:p>
    <w:p w14:paraId="11F05D3E" w14:textId="4D3E5557" w:rsidR="00A015F2" w:rsidRDefault="00A015F2">
      <w:pPr>
        <w:pStyle w:val="TOC3"/>
        <w:tabs>
          <w:tab w:val="right" w:leader="dot" w:pos="9622"/>
        </w:tabs>
        <w:rPr>
          <w:rFonts w:asciiTheme="minorHAnsi" w:eastAsiaTheme="minorEastAsia" w:hAnsiTheme="minorHAnsi" w:cstheme="minorBidi"/>
          <w:noProof/>
          <w:lang w:val="en-FI"/>
        </w:rPr>
      </w:pPr>
      <w:hyperlink w:anchor="_Toc39657559" w:history="1">
        <w:r w:rsidRPr="00A76817">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9657559 \h </w:instrText>
        </w:r>
        <w:r>
          <w:rPr>
            <w:noProof/>
            <w:webHidden/>
          </w:rPr>
        </w:r>
        <w:r>
          <w:rPr>
            <w:noProof/>
            <w:webHidden/>
          </w:rPr>
          <w:fldChar w:fldCharType="separate"/>
        </w:r>
        <w:r w:rsidR="007C7B9D">
          <w:rPr>
            <w:noProof/>
            <w:webHidden/>
          </w:rPr>
          <w:t>37</w:t>
        </w:r>
        <w:r>
          <w:rPr>
            <w:noProof/>
            <w:webHidden/>
          </w:rPr>
          <w:fldChar w:fldCharType="end"/>
        </w:r>
      </w:hyperlink>
    </w:p>
    <w:p w14:paraId="4D35DDB4" w14:textId="5FF7A5F3" w:rsidR="00A015F2" w:rsidRDefault="00A015F2">
      <w:pPr>
        <w:pStyle w:val="TOC2"/>
        <w:rPr>
          <w:rFonts w:asciiTheme="minorHAnsi" w:eastAsiaTheme="minorEastAsia" w:hAnsiTheme="minorHAnsi" w:cstheme="minorBidi"/>
          <w:noProof/>
          <w:lang w:val="en-FI"/>
        </w:rPr>
      </w:pPr>
      <w:hyperlink w:anchor="_Toc39657560" w:history="1">
        <w:r w:rsidRPr="00A76817">
          <w:rPr>
            <w:rStyle w:val="Hyperlink"/>
            <w:noProof/>
          </w:rPr>
          <w:t>3.6 Web-based quiet path route planner</w:t>
        </w:r>
        <w:r>
          <w:rPr>
            <w:noProof/>
            <w:webHidden/>
          </w:rPr>
          <w:tab/>
        </w:r>
        <w:r>
          <w:rPr>
            <w:noProof/>
            <w:webHidden/>
          </w:rPr>
          <w:fldChar w:fldCharType="begin"/>
        </w:r>
        <w:r>
          <w:rPr>
            <w:noProof/>
            <w:webHidden/>
          </w:rPr>
          <w:instrText xml:space="preserve"> PAGEREF _Toc39657560 \h </w:instrText>
        </w:r>
        <w:r>
          <w:rPr>
            <w:noProof/>
            <w:webHidden/>
          </w:rPr>
        </w:r>
        <w:r>
          <w:rPr>
            <w:noProof/>
            <w:webHidden/>
          </w:rPr>
          <w:fldChar w:fldCharType="separate"/>
        </w:r>
        <w:r w:rsidR="007C7B9D">
          <w:rPr>
            <w:noProof/>
            <w:webHidden/>
          </w:rPr>
          <w:t>38</w:t>
        </w:r>
        <w:r>
          <w:rPr>
            <w:noProof/>
            <w:webHidden/>
          </w:rPr>
          <w:fldChar w:fldCharType="end"/>
        </w:r>
      </w:hyperlink>
    </w:p>
    <w:p w14:paraId="2687157D" w14:textId="1567908A" w:rsidR="00A015F2" w:rsidRDefault="00A015F2">
      <w:pPr>
        <w:pStyle w:val="TOC2"/>
        <w:rPr>
          <w:rFonts w:asciiTheme="minorHAnsi" w:eastAsiaTheme="minorEastAsia" w:hAnsiTheme="minorHAnsi" w:cstheme="minorBidi"/>
          <w:noProof/>
          <w:lang w:val="en-FI"/>
        </w:rPr>
      </w:pPr>
      <w:hyperlink w:anchor="_Toc39657561" w:history="1">
        <w:r w:rsidRPr="00A76817">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9657561 \h </w:instrText>
        </w:r>
        <w:r>
          <w:rPr>
            <w:noProof/>
            <w:webHidden/>
          </w:rPr>
        </w:r>
        <w:r>
          <w:rPr>
            <w:noProof/>
            <w:webHidden/>
          </w:rPr>
          <w:fldChar w:fldCharType="separate"/>
        </w:r>
        <w:r w:rsidR="007C7B9D">
          <w:rPr>
            <w:noProof/>
            <w:webHidden/>
          </w:rPr>
          <w:t>40</w:t>
        </w:r>
        <w:r>
          <w:rPr>
            <w:noProof/>
            <w:webHidden/>
          </w:rPr>
          <w:fldChar w:fldCharType="end"/>
        </w:r>
      </w:hyperlink>
    </w:p>
    <w:p w14:paraId="275020BF" w14:textId="1F0836CF" w:rsidR="00A015F2" w:rsidRDefault="00A015F2">
      <w:pPr>
        <w:pStyle w:val="TOC3"/>
        <w:tabs>
          <w:tab w:val="right" w:leader="dot" w:pos="9622"/>
        </w:tabs>
        <w:rPr>
          <w:rFonts w:asciiTheme="minorHAnsi" w:eastAsiaTheme="minorEastAsia" w:hAnsiTheme="minorHAnsi" w:cstheme="minorBidi"/>
          <w:noProof/>
          <w:lang w:val="en-FI"/>
        </w:rPr>
      </w:pPr>
      <w:hyperlink w:anchor="_Toc39657562" w:history="1">
        <w:r w:rsidRPr="00A76817">
          <w:rPr>
            <w:rStyle w:val="Hyperlink"/>
            <w:noProof/>
          </w:rPr>
          <w:t>3.7.1 Overview of the analysis</w:t>
        </w:r>
        <w:r>
          <w:rPr>
            <w:noProof/>
            <w:webHidden/>
          </w:rPr>
          <w:tab/>
        </w:r>
        <w:r>
          <w:rPr>
            <w:noProof/>
            <w:webHidden/>
          </w:rPr>
          <w:fldChar w:fldCharType="begin"/>
        </w:r>
        <w:r>
          <w:rPr>
            <w:noProof/>
            <w:webHidden/>
          </w:rPr>
          <w:instrText xml:space="preserve"> PAGEREF _Toc39657562 \h </w:instrText>
        </w:r>
        <w:r>
          <w:rPr>
            <w:noProof/>
            <w:webHidden/>
          </w:rPr>
        </w:r>
        <w:r>
          <w:rPr>
            <w:noProof/>
            <w:webHidden/>
          </w:rPr>
          <w:fldChar w:fldCharType="separate"/>
        </w:r>
        <w:r w:rsidR="007C7B9D">
          <w:rPr>
            <w:noProof/>
            <w:webHidden/>
          </w:rPr>
          <w:t>40</w:t>
        </w:r>
        <w:r>
          <w:rPr>
            <w:noProof/>
            <w:webHidden/>
          </w:rPr>
          <w:fldChar w:fldCharType="end"/>
        </w:r>
      </w:hyperlink>
    </w:p>
    <w:p w14:paraId="48050C0A" w14:textId="33D34108" w:rsidR="00A015F2" w:rsidRDefault="00A015F2">
      <w:pPr>
        <w:pStyle w:val="TOC3"/>
        <w:tabs>
          <w:tab w:val="right" w:leader="dot" w:pos="9622"/>
        </w:tabs>
        <w:rPr>
          <w:rFonts w:asciiTheme="minorHAnsi" w:eastAsiaTheme="minorEastAsia" w:hAnsiTheme="minorHAnsi" w:cstheme="minorBidi"/>
          <w:noProof/>
          <w:lang w:val="en-FI"/>
        </w:rPr>
      </w:pPr>
      <w:hyperlink w:anchor="_Toc39657563" w:history="1">
        <w:r w:rsidRPr="00A76817">
          <w:rPr>
            <w:rStyle w:val="Hyperlink"/>
            <w:noProof/>
          </w:rPr>
          <w:t>3.7.2 Estimating local walking routes by PT commutes</w:t>
        </w:r>
        <w:r>
          <w:rPr>
            <w:noProof/>
            <w:webHidden/>
          </w:rPr>
          <w:tab/>
        </w:r>
        <w:r>
          <w:rPr>
            <w:noProof/>
            <w:webHidden/>
          </w:rPr>
          <w:fldChar w:fldCharType="begin"/>
        </w:r>
        <w:r>
          <w:rPr>
            <w:noProof/>
            <w:webHidden/>
          </w:rPr>
          <w:instrText xml:space="preserve"> PAGEREF _Toc39657563 \h </w:instrText>
        </w:r>
        <w:r>
          <w:rPr>
            <w:noProof/>
            <w:webHidden/>
          </w:rPr>
        </w:r>
        <w:r>
          <w:rPr>
            <w:noProof/>
            <w:webHidden/>
          </w:rPr>
          <w:fldChar w:fldCharType="separate"/>
        </w:r>
        <w:r w:rsidR="007C7B9D">
          <w:rPr>
            <w:noProof/>
            <w:webHidden/>
          </w:rPr>
          <w:t>42</w:t>
        </w:r>
        <w:r>
          <w:rPr>
            <w:noProof/>
            <w:webHidden/>
          </w:rPr>
          <w:fldChar w:fldCharType="end"/>
        </w:r>
      </w:hyperlink>
    </w:p>
    <w:p w14:paraId="04ABAE82" w14:textId="29743241" w:rsidR="00A015F2" w:rsidRDefault="00A015F2">
      <w:pPr>
        <w:pStyle w:val="TOC3"/>
        <w:tabs>
          <w:tab w:val="right" w:leader="dot" w:pos="9622"/>
        </w:tabs>
        <w:rPr>
          <w:rFonts w:asciiTheme="minorHAnsi" w:eastAsiaTheme="minorEastAsia" w:hAnsiTheme="minorHAnsi" w:cstheme="minorBidi"/>
          <w:noProof/>
          <w:lang w:val="en-FI"/>
        </w:rPr>
      </w:pPr>
      <w:hyperlink w:anchor="_Toc39657564" w:history="1">
        <w:r w:rsidRPr="00A76817">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9657564 \h </w:instrText>
        </w:r>
        <w:r>
          <w:rPr>
            <w:noProof/>
            <w:webHidden/>
          </w:rPr>
        </w:r>
        <w:r>
          <w:rPr>
            <w:noProof/>
            <w:webHidden/>
          </w:rPr>
          <w:fldChar w:fldCharType="separate"/>
        </w:r>
        <w:r w:rsidR="007C7B9D">
          <w:rPr>
            <w:noProof/>
            <w:webHidden/>
          </w:rPr>
          <w:t>47</w:t>
        </w:r>
        <w:r>
          <w:rPr>
            <w:noProof/>
            <w:webHidden/>
          </w:rPr>
          <w:fldChar w:fldCharType="end"/>
        </w:r>
      </w:hyperlink>
    </w:p>
    <w:p w14:paraId="495260A8" w14:textId="6C787820" w:rsidR="00A015F2" w:rsidRDefault="00A015F2">
      <w:pPr>
        <w:pStyle w:val="TOC3"/>
        <w:tabs>
          <w:tab w:val="right" w:leader="dot" w:pos="9622"/>
        </w:tabs>
        <w:rPr>
          <w:rFonts w:asciiTheme="minorHAnsi" w:eastAsiaTheme="minorEastAsia" w:hAnsiTheme="minorHAnsi" w:cstheme="minorBidi"/>
          <w:noProof/>
          <w:lang w:val="en-FI"/>
        </w:rPr>
      </w:pPr>
      <w:hyperlink w:anchor="_Toc39657565" w:history="1">
        <w:r w:rsidRPr="00A76817">
          <w:rPr>
            <w:rStyle w:val="Hyperlink"/>
            <w:noProof/>
          </w:rPr>
          <w:t>3.7.4 Assessment of dynamic exposure to traffic noise</w:t>
        </w:r>
        <w:r>
          <w:rPr>
            <w:noProof/>
            <w:webHidden/>
          </w:rPr>
          <w:tab/>
        </w:r>
        <w:r>
          <w:rPr>
            <w:noProof/>
            <w:webHidden/>
          </w:rPr>
          <w:fldChar w:fldCharType="begin"/>
        </w:r>
        <w:r>
          <w:rPr>
            <w:noProof/>
            <w:webHidden/>
          </w:rPr>
          <w:instrText xml:space="preserve"> PAGEREF _Toc39657565 \h </w:instrText>
        </w:r>
        <w:r>
          <w:rPr>
            <w:noProof/>
            <w:webHidden/>
          </w:rPr>
        </w:r>
        <w:r>
          <w:rPr>
            <w:noProof/>
            <w:webHidden/>
          </w:rPr>
          <w:fldChar w:fldCharType="separate"/>
        </w:r>
        <w:r w:rsidR="007C7B9D">
          <w:rPr>
            <w:noProof/>
            <w:webHidden/>
          </w:rPr>
          <w:t>48</w:t>
        </w:r>
        <w:r>
          <w:rPr>
            <w:noProof/>
            <w:webHidden/>
          </w:rPr>
          <w:fldChar w:fldCharType="end"/>
        </w:r>
      </w:hyperlink>
    </w:p>
    <w:p w14:paraId="7852E60B" w14:textId="35E8654D" w:rsidR="00A015F2" w:rsidRDefault="00A015F2">
      <w:pPr>
        <w:pStyle w:val="TOC2"/>
        <w:rPr>
          <w:rFonts w:asciiTheme="minorHAnsi" w:eastAsiaTheme="minorEastAsia" w:hAnsiTheme="minorHAnsi" w:cstheme="minorBidi"/>
          <w:noProof/>
          <w:lang w:val="en-FI"/>
        </w:rPr>
      </w:pPr>
      <w:hyperlink w:anchor="_Toc39657566" w:history="1">
        <w:r w:rsidRPr="00A76817">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9657566 \h </w:instrText>
        </w:r>
        <w:r>
          <w:rPr>
            <w:noProof/>
            <w:webHidden/>
          </w:rPr>
        </w:r>
        <w:r>
          <w:rPr>
            <w:noProof/>
            <w:webHidden/>
          </w:rPr>
          <w:fldChar w:fldCharType="separate"/>
        </w:r>
        <w:r w:rsidR="007C7B9D">
          <w:rPr>
            <w:noProof/>
            <w:webHidden/>
          </w:rPr>
          <w:t>49</w:t>
        </w:r>
        <w:r>
          <w:rPr>
            <w:noProof/>
            <w:webHidden/>
          </w:rPr>
          <w:fldChar w:fldCharType="end"/>
        </w:r>
      </w:hyperlink>
    </w:p>
    <w:p w14:paraId="1F502C1C" w14:textId="512733BA" w:rsidR="00A015F2" w:rsidRDefault="00A015F2">
      <w:pPr>
        <w:pStyle w:val="TOC1"/>
        <w:tabs>
          <w:tab w:val="left" w:pos="720"/>
          <w:tab w:val="right" w:leader="dot" w:pos="9622"/>
        </w:tabs>
        <w:rPr>
          <w:rFonts w:asciiTheme="minorHAnsi" w:eastAsiaTheme="minorEastAsia" w:hAnsiTheme="minorHAnsi" w:cstheme="minorBidi"/>
          <w:noProof/>
          <w:lang w:val="en-FI"/>
        </w:rPr>
      </w:pPr>
      <w:hyperlink w:anchor="_Toc39657567" w:history="1">
        <w:r w:rsidRPr="00A76817">
          <w:rPr>
            <w:rStyle w:val="Hyperlink"/>
            <w:noProof/>
          </w:rPr>
          <w:t>IV.</w:t>
        </w:r>
        <w:r>
          <w:rPr>
            <w:rFonts w:asciiTheme="minorHAnsi" w:eastAsiaTheme="minorEastAsia" w:hAnsiTheme="minorHAnsi" w:cstheme="minorBidi"/>
            <w:noProof/>
            <w:lang w:val="en-FI"/>
          </w:rPr>
          <w:tab/>
        </w:r>
        <w:r w:rsidRPr="00A76817">
          <w:rPr>
            <w:rStyle w:val="Hyperlink"/>
            <w:noProof/>
          </w:rPr>
          <w:t>RESULTS</w:t>
        </w:r>
        <w:r>
          <w:rPr>
            <w:noProof/>
            <w:webHidden/>
          </w:rPr>
          <w:tab/>
        </w:r>
        <w:r>
          <w:rPr>
            <w:noProof/>
            <w:webHidden/>
          </w:rPr>
          <w:fldChar w:fldCharType="begin"/>
        </w:r>
        <w:r>
          <w:rPr>
            <w:noProof/>
            <w:webHidden/>
          </w:rPr>
          <w:instrText xml:space="preserve"> PAGEREF _Toc39657567 \h </w:instrText>
        </w:r>
        <w:r>
          <w:rPr>
            <w:noProof/>
            <w:webHidden/>
          </w:rPr>
        </w:r>
        <w:r>
          <w:rPr>
            <w:noProof/>
            <w:webHidden/>
          </w:rPr>
          <w:fldChar w:fldCharType="separate"/>
        </w:r>
        <w:r w:rsidR="007C7B9D">
          <w:rPr>
            <w:noProof/>
            <w:webHidden/>
          </w:rPr>
          <w:t>51</w:t>
        </w:r>
        <w:r>
          <w:rPr>
            <w:noProof/>
            <w:webHidden/>
          </w:rPr>
          <w:fldChar w:fldCharType="end"/>
        </w:r>
      </w:hyperlink>
    </w:p>
    <w:p w14:paraId="61B8E83D" w14:textId="3BCE56AB" w:rsidR="00A015F2" w:rsidRDefault="00A015F2">
      <w:pPr>
        <w:pStyle w:val="TOC2"/>
        <w:rPr>
          <w:rFonts w:asciiTheme="minorHAnsi" w:eastAsiaTheme="minorEastAsia" w:hAnsiTheme="minorHAnsi" w:cstheme="minorBidi"/>
          <w:noProof/>
          <w:lang w:val="en-FI"/>
        </w:rPr>
      </w:pPr>
      <w:hyperlink w:anchor="_Toc39657568" w:history="1">
        <w:r w:rsidRPr="00A76817">
          <w:rPr>
            <w:rStyle w:val="Hyperlink"/>
            <w:noProof/>
          </w:rPr>
          <w:t>4.1 Quiet path routing API</w:t>
        </w:r>
        <w:r>
          <w:rPr>
            <w:noProof/>
            <w:webHidden/>
          </w:rPr>
          <w:tab/>
        </w:r>
        <w:r>
          <w:rPr>
            <w:noProof/>
            <w:webHidden/>
          </w:rPr>
          <w:fldChar w:fldCharType="begin"/>
        </w:r>
        <w:r>
          <w:rPr>
            <w:noProof/>
            <w:webHidden/>
          </w:rPr>
          <w:instrText xml:space="preserve"> PAGEREF _Toc39657568 \h </w:instrText>
        </w:r>
        <w:r>
          <w:rPr>
            <w:noProof/>
            <w:webHidden/>
          </w:rPr>
        </w:r>
        <w:r>
          <w:rPr>
            <w:noProof/>
            <w:webHidden/>
          </w:rPr>
          <w:fldChar w:fldCharType="separate"/>
        </w:r>
        <w:r w:rsidR="007C7B9D">
          <w:rPr>
            <w:noProof/>
            <w:webHidden/>
          </w:rPr>
          <w:t>51</w:t>
        </w:r>
        <w:r>
          <w:rPr>
            <w:noProof/>
            <w:webHidden/>
          </w:rPr>
          <w:fldChar w:fldCharType="end"/>
        </w:r>
      </w:hyperlink>
    </w:p>
    <w:p w14:paraId="0DB26399" w14:textId="213F99F3" w:rsidR="00A015F2" w:rsidRDefault="00A015F2">
      <w:pPr>
        <w:pStyle w:val="TOC2"/>
        <w:rPr>
          <w:rFonts w:asciiTheme="minorHAnsi" w:eastAsiaTheme="minorEastAsia" w:hAnsiTheme="minorHAnsi" w:cstheme="minorBidi"/>
          <w:noProof/>
          <w:lang w:val="en-FI"/>
        </w:rPr>
      </w:pPr>
      <w:hyperlink w:anchor="_Toc39657569" w:history="1">
        <w:r w:rsidRPr="00A76817">
          <w:rPr>
            <w:rStyle w:val="Hyperlink"/>
            <w:noProof/>
          </w:rPr>
          <w:t>4.2 Quiet path route planner</w:t>
        </w:r>
        <w:r>
          <w:rPr>
            <w:noProof/>
            <w:webHidden/>
          </w:rPr>
          <w:tab/>
        </w:r>
        <w:r>
          <w:rPr>
            <w:noProof/>
            <w:webHidden/>
          </w:rPr>
          <w:fldChar w:fldCharType="begin"/>
        </w:r>
        <w:r>
          <w:rPr>
            <w:noProof/>
            <w:webHidden/>
          </w:rPr>
          <w:instrText xml:space="preserve"> PAGEREF _Toc39657569 \h </w:instrText>
        </w:r>
        <w:r>
          <w:rPr>
            <w:noProof/>
            <w:webHidden/>
          </w:rPr>
        </w:r>
        <w:r>
          <w:rPr>
            <w:noProof/>
            <w:webHidden/>
          </w:rPr>
          <w:fldChar w:fldCharType="separate"/>
        </w:r>
        <w:r w:rsidR="007C7B9D">
          <w:rPr>
            <w:noProof/>
            <w:webHidden/>
          </w:rPr>
          <w:t>54</w:t>
        </w:r>
        <w:r>
          <w:rPr>
            <w:noProof/>
            <w:webHidden/>
          </w:rPr>
          <w:fldChar w:fldCharType="end"/>
        </w:r>
      </w:hyperlink>
    </w:p>
    <w:p w14:paraId="0FA3AC97" w14:textId="7D5E5A55" w:rsidR="00A015F2" w:rsidRDefault="00A015F2">
      <w:pPr>
        <w:pStyle w:val="TOC2"/>
        <w:rPr>
          <w:rFonts w:asciiTheme="minorHAnsi" w:eastAsiaTheme="minorEastAsia" w:hAnsiTheme="minorHAnsi" w:cstheme="minorBidi"/>
          <w:noProof/>
          <w:lang w:val="en-FI"/>
        </w:rPr>
      </w:pPr>
      <w:hyperlink w:anchor="_Toc39657570" w:history="1">
        <w:r w:rsidRPr="00A76817">
          <w:rPr>
            <w:rStyle w:val="Hyperlink"/>
            <w:noProof/>
          </w:rPr>
          <w:t>4.3 Case study: Pedestrians’ exposure to traffic noise in Helsinki</w:t>
        </w:r>
        <w:r>
          <w:rPr>
            <w:noProof/>
            <w:webHidden/>
          </w:rPr>
          <w:tab/>
        </w:r>
        <w:r>
          <w:rPr>
            <w:noProof/>
            <w:webHidden/>
          </w:rPr>
          <w:fldChar w:fldCharType="begin"/>
        </w:r>
        <w:r>
          <w:rPr>
            <w:noProof/>
            <w:webHidden/>
          </w:rPr>
          <w:instrText xml:space="preserve"> PAGEREF _Toc39657570 \h </w:instrText>
        </w:r>
        <w:r>
          <w:rPr>
            <w:noProof/>
            <w:webHidden/>
          </w:rPr>
        </w:r>
        <w:r>
          <w:rPr>
            <w:noProof/>
            <w:webHidden/>
          </w:rPr>
          <w:fldChar w:fldCharType="separate"/>
        </w:r>
        <w:r w:rsidR="007C7B9D">
          <w:rPr>
            <w:noProof/>
            <w:webHidden/>
          </w:rPr>
          <w:t>58</w:t>
        </w:r>
        <w:r>
          <w:rPr>
            <w:noProof/>
            <w:webHidden/>
          </w:rPr>
          <w:fldChar w:fldCharType="end"/>
        </w:r>
      </w:hyperlink>
    </w:p>
    <w:p w14:paraId="1520E5B0" w14:textId="01F01689" w:rsidR="00A015F2" w:rsidRDefault="00A015F2">
      <w:pPr>
        <w:pStyle w:val="TOC3"/>
        <w:tabs>
          <w:tab w:val="right" w:leader="dot" w:pos="9622"/>
        </w:tabs>
        <w:rPr>
          <w:rFonts w:asciiTheme="minorHAnsi" w:eastAsiaTheme="minorEastAsia" w:hAnsiTheme="minorHAnsi" w:cstheme="minorBidi"/>
          <w:noProof/>
          <w:lang w:val="en-FI"/>
        </w:rPr>
      </w:pPr>
      <w:hyperlink w:anchor="_Toc39657571" w:history="1">
        <w:r w:rsidRPr="00A76817">
          <w:rPr>
            <w:rStyle w:val="Hyperlink"/>
            <w:noProof/>
          </w:rPr>
          <w:t>4.3.1 Pedestrians’ exposure to traffic noise</w:t>
        </w:r>
        <w:r>
          <w:rPr>
            <w:noProof/>
            <w:webHidden/>
          </w:rPr>
          <w:tab/>
        </w:r>
        <w:r>
          <w:rPr>
            <w:noProof/>
            <w:webHidden/>
          </w:rPr>
          <w:fldChar w:fldCharType="begin"/>
        </w:r>
        <w:r>
          <w:rPr>
            <w:noProof/>
            <w:webHidden/>
          </w:rPr>
          <w:instrText xml:space="preserve"> PAGEREF _Toc39657571 \h </w:instrText>
        </w:r>
        <w:r>
          <w:rPr>
            <w:noProof/>
            <w:webHidden/>
          </w:rPr>
        </w:r>
        <w:r>
          <w:rPr>
            <w:noProof/>
            <w:webHidden/>
          </w:rPr>
          <w:fldChar w:fldCharType="separate"/>
        </w:r>
        <w:r w:rsidR="007C7B9D">
          <w:rPr>
            <w:noProof/>
            <w:webHidden/>
          </w:rPr>
          <w:t>58</w:t>
        </w:r>
        <w:r>
          <w:rPr>
            <w:noProof/>
            <w:webHidden/>
          </w:rPr>
          <w:fldChar w:fldCharType="end"/>
        </w:r>
      </w:hyperlink>
    </w:p>
    <w:p w14:paraId="2A1859B2" w14:textId="1633C5D9" w:rsidR="00A015F2" w:rsidRDefault="00A015F2">
      <w:pPr>
        <w:pStyle w:val="TOC3"/>
        <w:tabs>
          <w:tab w:val="right" w:leader="dot" w:pos="9622"/>
        </w:tabs>
        <w:rPr>
          <w:rFonts w:asciiTheme="minorHAnsi" w:eastAsiaTheme="minorEastAsia" w:hAnsiTheme="minorHAnsi" w:cstheme="minorBidi"/>
          <w:noProof/>
          <w:lang w:val="en-FI"/>
        </w:rPr>
      </w:pPr>
      <w:hyperlink w:anchor="_Toc39657572" w:history="1">
        <w:r w:rsidRPr="00A76817">
          <w:rPr>
            <w:rStyle w:val="Hyperlink"/>
            <w:noProof/>
          </w:rPr>
          <w:t>4.3.2 Spatial patterns in pedestrians’ exposures to traffic noise</w:t>
        </w:r>
        <w:r>
          <w:rPr>
            <w:noProof/>
            <w:webHidden/>
          </w:rPr>
          <w:tab/>
        </w:r>
        <w:r>
          <w:rPr>
            <w:noProof/>
            <w:webHidden/>
          </w:rPr>
          <w:fldChar w:fldCharType="begin"/>
        </w:r>
        <w:r>
          <w:rPr>
            <w:noProof/>
            <w:webHidden/>
          </w:rPr>
          <w:instrText xml:space="preserve"> PAGEREF _Toc39657572 \h </w:instrText>
        </w:r>
        <w:r>
          <w:rPr>
            <w:noProof/>
            <w:webHidden/>
          </w:rPr>
        </w:r>
        <w:r>
          <w:rPr>
            <w:noProof/>
            <w:webHidden/>
          </w:rPr>
          <w:fldChar w:fldCharType="separate"/>
        </w:r>
        <w:r w:rsidR="007C7B9D">
          <w:rPr>
            <w:noProof/>
            <w:webHidden/>
          </w:rPr>
          <w:t>60</w:t>
        </w:r>
        <w:r>
          <w:rPr>
            <w:noProof/>
            <w:webHidden/>
          </w:rPr>
          <w:fldChar w:fldCharType="end"/>
        </w:r>
      </w:hyperlink>
    </w:p>
    <w:p w14:paraId="0335C375" w14:textId="522EF5E8" w:rsidR="00A015F2" w:rsidRDefault="00A015F2">
      <w:pPr>
        <w:pStyle w:val="TOC2"/>
        <w:rPr>
          <w:rFonts w:asciiTheme="minorHAnsi" w:eastAsiaTheme="minorEastAsia" w:hAnsiTheme="minorHAnsi" w:cstheme="minorBidi"/>
          <w:noProof/>
          <w:lang w:val="en-FI"/>
        </w:rPr>
      </w:pPr>
      <w:hyperlink w:anchor="_Toc39657573" w:history="1">
        <w:r w:rsidRPr="00A76817">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9657573 \h </w:instrText>
        </w:r>
        <w:r>
          <w:rPr>
            <w:noProof/>
            <w:webHidden/>
          </w:rPr>
        </w:r>
        <w:r>
          <w:rPr>
            <w:noProof/>
            <w:webHidden/>
          </w:rPr>
          <w:fldChar w:fldCharType="separate"/>
        </w:r>
        <w:r w:rsidR="007C7B9D">
          <w:rPr>
            <w:noProof/>
            <w:webHidden/>
          </w:rPr>
          <w:t>66</w:t>
        </w:r>
        <w:r>
          <w:rPr>
            <w:noProof/>
            <w:webHidden/>
          </w:rPr>
          <w:fldChar w:fldCharType="end"/>
        </w:r>
      </w:hyperlink>
    </w:p>
    <w:p w14:paraId="4097FF0D" w14:textId="0A0434C4" w:rsidR="00A015F2" w:rsidRDefault="00A015F2">
      <w:pPr>
        <w:pStyle w:val="TOC2"/>
        <w:rPr>
          <w:rFonts w:asciiTheme="minorHAnsi" w:eastAsiaTheme="minorEastAsia" w:hAnsiTheme="minorHAnsi" w:cstheme="minorBidi"/>
          <w:noProof/>
          <w:lang w:val="en-FI"/>
        </w:rPr>
      </w:pPr>
      <w:hyperlink w:anchor="_Toc39657574" w:history="1">
        <w:r w:rsidRPr="00A76817">
          <w:rPr>
            <w:rStyle w:val="Hyperlink"/>
            <w:noProof/>
          </w:rPr>
          <w:t>4.5 Quality of the shortest paths</w:t>
        </w:r>
        <w:r>
          <w:rPr>
            <w:noProof/>
            <w:webHidden/>
          </w:rPr>
          <w:tab/>
        </w:r>
        <w:r>
          <w:rPr>
            <w:noProof/>
            <w:webHidden/>
          </w:rPr>
          <w:fldChar w:fldCharType="begin"/>
        </w:r>
        <w:r>
          <w:rPr>
            <w:noProof/>
            <w:webHidden/>
          </w:rPr>
          <w:instrText xml:space="preserve"> PAGEREF _Toc39657574 \h </w:instrText>
        </w:r>
        <w:r>
          <w:rPr>
            <w:noProof/>
            <w:webHidden/>
          </w:rPr>
        </w:r>
        <w:r>
          <w:rPr>
            <w:noProof/>
            <w:webHidden/>
          </w:rPr>
          <w:fldChar w:fldCharType="separate"/>
        </w:r>
        <w:r w:rsidR="007C7B9D">
          <w:rPr>
            <w:noProof/>
            <w:webHidden/>
          </w:rPr>
          <w:t>71</w:t>
        </w:r>
        <w:r>
          <w:rPr>
            <w:noProof/>
            <w:webHidden/>
          </w:rPr>
          <w:fldChar w:fldCharType="end"/>
        </w:r>
      </w:hyperlink>
    </w:p>
    <w:p w14:paraId="22205B43" w14:textId="7A0BD70E" w:rsidR="00A015F2" w:rsidRDefault="00A015F2">
      <w:pPr>
        <w:pStyle w:val="TOC2"/>
        <w:rPr>
          <w:rFonts w:asciiTheme="minorHAnsi" w:eastAsiaTheme="minorEastAsia" w:hAnsiTheme="minorHAnsi" w:cstheme="minorBidi"/>
          <w:noProof/>
          <w:lang w:val="en-FI"/>
        </w:rPr>
      </w:pPr>
      <w:hyperlink w:anchor="_Toc39657575" w:history="1">
        <w:r w:rsidRPr="00A76817">
          <w:rPr>
            <w:rStyle w:val="Hyperlink"/>
            <w:noProof/>
          </w:rPr>
          <w:t>4.6 Sharing of the methods and results</w:t>
        </w:r>
        <w:r>
          <w:rPr>
            <w:noProof/>
            <w:webHidden/>
          </w:rPr>
          <w:tab/>
        </w:r>
        <w:r>
          <w:rPr>
            <w:noProof/>
            <w:webHidden/>
          </w:rPr>
          <w:fldChar w:fldCharType="begin"/>
        </w:r>
        <w:r>
          <w:rPr>
            <w:noProof/>
            <w:webHidden/>
          </w:rPr>
          <w:instrText xml:space="preserve"> PAGEREF _Toc39657575 \h </w:instrText>
        </w:r>
        <w:r>
          <w:rPr>
            <w:noProof/>
            <w:webHidden/>
          </w:rPr>
        </w:r>
        <w:r>
          <w:rPr>
            <w:noProof/>
            <w:webHidden/>
          </w:rPr>
          <w:fldChar w:fldCharType="separate"/>
        </w:r>
        <w:r w:rsidR="007C7B9D">
          <w:rPr>
            <w:noProof/>
            <w:webHidden/>
          </w:rPr>
          <w:t>72</w:t>
        </w:r>
        <w:r>
          <w:rPr>
            <w:noProof/>
            <w:webHidden/>
          </w:rPr>
          <w:fldChar w:fldCharType="end"/>
        </w:r>
      </w:hyperlink>
    </w:p>
    <w:p w14:paraId="4E59D309" w14:textId="25DB1D72" w:rsidR="00A015F2" w:rsidRDefault="00A015F2">
      <w:pPr>
        <w:pStyle w:val="TOC1"/>
        <w:tabs>
          <w:tab w:val="left" w:pos="482"/>
          <w:tab w:val="right" w:leader="dot" w:pos="9622"/>
        </w:tabs>
        <w:rPr>
          <w:rFonts w:asciiTheme="minorHAnsi" w:eastAsiaTheme="minorEastAsia" w:hAnsiTheme="minorHAnsi" w:cstheme="minorBidi"/>
          <w:noProof/>
          <w:lang w:val="en-FI"/>
        </w:rPr>
      </w:pPr>
      <w:hyperlink w:anchor="_Toc39657576" w:history="1">
        <w:r w:rsidRPr="00A76817">
          <w:rPr>
            <w:rStyle w:val="Hyperlink"/>
            <w:noProof/>
          </w:rPr>
          <w:t>V.</w:t>
        </w:r>
        <w:r>
          <w:rPr>
            <w:rFonts w:asciiTheme="minorHAnsi" w:eastAsiaTheme="minorEastAsia" w:hAnsiTheme="minorHAnsi" w:cstheme="minorBidi"/>
            <w:noProof/>
            <w:lang w:val="en-FI"/>
          </w:rPr>
          <w:tab/>
        </w:r>
        <w:r w:rsidRPr="00A76817">
          <w:rPr>
            <w:rStyle w:val="Hyperlink"/>
            <w:noProof/>
          </w:rPr>
          <w:t>DISCUSSION AND CONCLUSIONS</w:t>
        </w:r>
        <w:r>
          <w:rPr>
            <w:noProof/>
            <w:webHidden/>
          </w:rPr>
          <w:tab/>
        </w:r>
        <w:r>
          <w:rPr>
            <w:noProof/>
            <w:webHidden/>
          </w:rPr>
          <w:fldChar w:fldCharType="begin"/>
        </w:r>
        <w:r>
          <w:rPr>
            <w:noProof/>
            <w:webHidden/>
          </w:rPr>
          <w:instrText xml:space="preserve"> PAGEREF _Toc39657576 \h </w:instrText>
        </w:r>
        <w:r>
          <w:rPr>
            <w:noProof/>
            <w:webHidden/>
          </w:rPr>
        </w:r>
        <w:r>
          <w:rPr>
            <w:noProof/>
            <w:webHidden/>
          </w:rPr>
          <w:fldChar w:fldCharType="separate"/>
        </w:r>
        <w:r w:rsidR="007C7B9D">
          <w:rPr>
            <w:noProof/>
            <w:webHidden/>
          </w:rPr>
          <w:t>74</w:t>
        </w:r>
        <w:r>
          <w:rPr>
            <w:noProof/>
            <w:webHidden/>
          </w:rPr>
          <w:fldChar w:fldCharType="end"/>
        </w:r>
      </w:hyperlink>
    </w:p>
    <w:p w14:paraId="6701D4DD" w14:textId="01E9C095" w:rsidR="00A015F2" w:rsidRDefault="00A015F2">
      <w:pPr>
        <w:pStyle w:val="TOC2"/>
        <w:rPr>
          <w:rFonts w:asciiTheme="minorHAnsi" w:eastAsiaTheme="minorEastAsia" w:hAnsiTheme="minorHAnsi" w:cstheme="minorBidi"/>
          <w:noProof/>
          <w:lang w:val="en-FI"/>
        </w:rPr>
      </w:pPr>
      <w:hyperlink w:anchor="_Toc39657577" w:history="1">
        <w:r w:rsidRPr="00A76817">
          <w:rPr>
            <w:rStyle w:val="Hyperlink"/>
            <w:noProof/>
          </w:rPr>
          <w:t>5.1 Significant but varying reductions in traffic noise exposure can be achieved by routing quiet paths</w:t>
        </w:r>
        <w:r>
          <w:rPr>
            <w:noProof/>
            <w:webHidden/>
          </w:rPr>
          <w:tab/>
        </w:r>
        <w:r>
          <w:rPr>
            <w:noProof/>
            <w:webHidden/>
          </w:rPr>
          <w:fldChar w:fldCharType="begin"/>
        </w:r>
        <w:r>
          <w:rPr>
            <w:noProof/>
            <w:webHidden/>
          </w:rPr>
          <w:instrText xml:space="preserve"> PAGEREF _Toc39657577 \h </w:instrText>
        </w:r>
        <w:r>
          <w:rPr>
            <w:noProof/>
            <w:webHidden/>
          </w:rPr>
        </w:r>
        <w:r>
          <w:rPr>
            <w:noProof/>
            <w:webHidden/>
          </w:rPr>
          <w:fldChar w:fldCharType="separate"/>
        </w:r>
        <w:r w:rsidR="007C7B9D">
          <w:rPr>
            <w:noProof/>
            <w:webHidden/>
          </w:rPr>
          <w:t>74</w:t>
        </w:r>
        <w:r>
          <w:rPr>
            <w:noProof/>
            <w:webHidden/>
          </w:rPr>
          <w:fldChar w:fldCharType="end"/>
        </w:r>
      </w:hyperlink>
    </w:p>
    <w:p w14:paraId="4C4FFEE5" w14:textId="7ABF930B" w:rsidR="00A015F2" w:rsidRDefault="00A015F2">
      <w:pPr>
        <w:pStyle w:val="TOC2"/>
        <w:rPr>
          <w:rFonts w:asciiTheme="minorHAnsi" w:eastAsiaTheme="minorEastAsia" w:hAnsiTheme="minorHAnsi" w:cstheme="minorBidi"/>
          <w:noProof/>
          <w:lang w:val="en-FI"/>
        </w:rPr>
      </w:pPr>
      <w:hyperlink w:anchor="_Toc39657578" w:history="1">
        <w:r w:rsidRPr="00A76817">
          <w:rPr>
            <w:rStyle w:val="Hyperlink"/>
            <w:noProof/>
          </w:rPr>
          <w:t>5.2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9657578 \h </w:instrText>
        </w:r>
        <w:r>
          <w:rPr>
            <w:noProof/>
            <w:webHidden/>
          </w:rPr>
        </w:r>
        <w:r>
          <w:rPr>
            <w:noProof/>
            <w:webHidden/>
          </w:rPr>
          <w:fldChar w:fldCharType="separate"/>
        </w:r>
        <w:r w:rsidR="007C7B9D">
          <w:rPr>
            <w:noProof/>
            <w:webHidden/>
          </w:rPr>
          <w:t>75</w:t>
        </w:r>
        <w:r>
          <w:rPr>
            <w:noProof/>
            <w:webHidden/>
          </w:rPr>
          <w:fldChar w:fldCharType="end"/>
        </w:r>
      </w:hyperlink>
    </w:p>
    <w:p w14:paraId="33F28483" w14:textId="1866B600" w:rsidR="00A015F2" w:rsidRDefault="00A015F2">
      <w:pPr>
        <w:pStyle w:val="TOC2"/>
        <w:rPr>
          <w:rFonts w:asciiTheme="minorHAnsi" w:eastAsiaTheme="minorEastAsia" w:hAnsiTheme="minorHAnsi" w:cstheme="minorBidi"/>
          <w:noProof/>
          <w:lang w:val="en-FI"/>
        </w:rPr>
      </w:pPr>
      <w:hyperlink w:anchor="_Toc39657579" w:history="1">
        <w:r w:rsidRPr="00A76817">
          <w:rPr>
            <w:rStyle w:val="Hyperlink"/>
            <w:noProof/>
          </w:rPr>
          <w:t>5.3 Alternative quiet paths need to be calculated to suit different situations and personal preferences</w:t>
        </w:r>
        <w:r>
          <w:rPr>
            <w:noProof/>
            <w:webHidden/>
          </w:rPr>
          <w:tab/>
        </w:r>
        <w:r>
          <w:rPr>
            <w:noProof/>
            <w:webHidden/>
          </w:rPr>
          <w:fldChar w:fldCharType="begin"/>
        </w:r>
        <w:r>
          <w:rPr>
            <w:noProof/>
            <w:webHidden/>
          </w:rPr>
          <w:instrText xml:space="preserve"> PAGEREF _Toc39657579 \h </w:instrText>
        </w:r>
        <w:r>
          <w:rPr>
            <w:noProof/>
            <w:webHidden/>
          </w:rPr>
        </w:r>
        <w:r>
          <w:rPr>
            <w:noProof/>
            <w:webHidden/>
          </w:rPr>
          <w:fldChar w:fldCharType="separate"/>
        </w:r>
        <w:r w:rsidR="007C7B9D">
          <w:rPr>
            <w:noProof/>
            <w:webHidden/>
          </w:rPr>
          <w:t>76</w:t>
        </w:r>
        <w:r>
          <w:rPr>
            <w:noProof/>
            <w:webHidden/>
          </w:rPr>
          <w:fldChar w:fldCharType="end"/>
        </w:r>
      </w:hyperlink>
    </w:p>
    <w:p w14:paraId="79D26FF3" w14:textId="1CA974F2" w:rsidR="00A015F2" w:rsidRDefault="00A015F2">
      <w:pPr>
        <w:pStyle w:val="TOC2"/>
        <w:rPr>
          <w:rFonts w:asciiTheme="minorHAnsi" w:eastAsiaTheme="minorEastAsia" w:hAnsiTheme="minorHAnsi" w:cstheme="minorBidi"/>
          <w:noProof/>
          <w:lang w:val="en-FI"/>
        </w:rPr>
      </w:pPr>
      <w:hyperlink w:anchor="_Toc39657580" w:history="1">
        <w:r w:rsidRPr="00A76817">
          <w:rPr>
            <w:rStyle w:val="Hyperlink"/>
            <w:noProof/>
          </w:rPr>
          <w:t>5.4 Advanced routing features and higher performance require revised technical implementation</w:t>
        </w:r>
        <w:r>
          <w:rPr>
            <w:noProof/>
            <w:webHidden/>
          </w:rPr>
          <w:tab/>
        </w:r>
        <w:r>
          <w:rPr>
            <w:noProof/>
            <w:webHidden/>
          </w:rPr>
          <w:fldChar w:fldCharType="begin"/>
        </w:r>
        <w:r>
          <w:rPr>
            <w:noProof/>
            <w:webHidden/>
          </w:rPr>
          <w:instrText xml:space="preserve"> PAGEREF _Toc39657580 \h </w:instrText>
        </w:r>
        <w:r>
          <w:rPr>
            <w:noProof/>
            <w:webHidden/>
          </w:rPr>
        </w:r>
        <w:r>
          <w:rPr>
            <w:noProof/>
            <w:webHidden/>
          </w:rPr>
          <w:fldChar w:fldCharType="separate"/>
        </w:r>
        <w:r w:rsidR="007C7B9D">
          <w:rPr>
            <w:noProof/>
            <w:webHidden/>
          </w:rPr>
          <w:t>77</w:t>
        </w:r>
        <w:r>
          <w:rPr>
            <w:noProof/>
            <w:webHidden/>
          </w:rPr>
          <w:fldChar w:fldCharType="end"/>
        </w:r>
      </w:hyperlink>
    </w:p>
    <w:p w14:paraId="191DBFBB" w14:textId="6AA3E174" w:rsidR="00A015F2" w:rsidRDefault="00A015F2">
      <w:pPr>
        <w:pStyle w:val="TOC2"/>
        <w:rPr>
          <w:rFonts w:asciiTheme="minorHAnsi" w:eastAsiaTheme="minorEastAsia" w:hAnsiTheme="minorHAnsi" w:cstheme="minorBidi"/>
          <w:noProof/>
          <w:lang w:val="en-FI"/>
        </w:rPr>
      </w:pPr>
      <w:hyperlink w:anchor="_Toc39657581" w:history="1">
        <w:r w:rsidRPr="00A76817">
          <w:rPr>
            <w:rStyle w:val="Hyperlink"/>
            <w:noProof/>
          </w:rPr>
          <w:t>5.5 High quality shortest paths confirm the utility of the quiet path routing application</w:t>
        </w:r>
        <w:r>
          <w:rPr>
            <w:noProof/>
            <w:webHidden/>
          </w:rPr>
          <w:tab/>
        </w:r>
        <w:r>
          <w:rPr>
            <w:noProof/>
            <w:webHidden/>
          </w:rPr>
          <w:fldChar w:fldCharType="begin"/>
        </w:r>
        <w:r>
          <w:rPr>
            <w:noProof/>
            <w:webHidden/>
          </w:rPr>
          <w:instrText xml:space="preserve"> PAGEREF _Toc39657581 \h </w:instrText>
        </w:r>
        <w:r>
          <w:rPr>
            <w:noProof/>
            <w:webHidden/>
          </w:rPr>
        </w:r>
        <w:r>
          <w:rPr>
            <w:noProof/>
            <w:webHidden/>
          </w:rPr>
          <w:fldChar w:fldCharType="separate"/>
        </w:r>
        <w:r w:rsidR="007C7B9D">
          <w:rPr>
            <w:noProof/>
            <w:webHidden/>
          </w:rPr>
          <w:t>79</w:t>
        </w:r>
        <w:r>
          <w:rPr>
            <w:noProof/>
            <w:webHidden/>
          </w:rPr>
          <w:fldChar w:fldCharType="end"/>
        </w:r>
      </w:hyperlink>
    </w:p>
    <w:p w14:paraId="2551258D" w14:textId="09569FBF" w:rsidR="00A015F2" w:rsidRDefault="00A015F2">
      <w:pPr>
        <w:pStyle w:val="TOC2"/>
        <w:rPr>
          <w:rFonts w:asciiTheme="minorHAnsi" w:eastAsiaTheme="minorEastAsia" w:hAnsiTheme="minorHAnsi" w:cstheme="minorBidi"/>
          <w:noProof/>
          <w:lang w:val="en-FI"/>
        </w:rPr>
      </w:pPr>
      <w:hyperlink w:anchor="_Toc39657582" w:history="1">
        <w:r w:rsidRPr="00A76817">
          <w:rPr>
            <w:rStyle w:val="Hyperlink"/>
            <w:noProof/>
          </w:rPr>
          <w:t>5.6 Indirect assessment of pedestrians’ dynamic exposures to traffic noise can reveal unequal spatial distribution of exposures to high noise levels</w:t>
        </w:r>
        <w:r>
          <w:rPr>
            <w:noProof/>
            <w:webHidden/>
          </w:rPr>
          <w:tab/>
        </w:r>
        <w:r>
          <w:rPr>
            <w:noProof/>
            <w:webHidden/>
          </w:rPr>
          <w:fldChar w:fldCharType="begin"/>
        </w:r>
        <w:r>
          <w:rPr>
            <w:noProof/>
            <w:webHidden/>
          </w:rPr>
          <w:instrText xml:space="preserve"> PAGEREF _Toc39657582 \h </w:instrText>
        </w:r>
        <w:r>
          <w:rPr>
            <w:noProof/>
            <w:webHidden/>
          </w:rPr>
        </w:r>
        <w:r>
          <w:rPr>
            <w:noProof/>
            <w:webHidden/>
          </w:rPr>
          <w:fldChar w:fldCharType="separate"/>
        </w:r>
        <w:r w:rsidR="007C7B9D">
          <w:rPr>
            <w:noProof/>
            <w:webHidden/>
          </w:rPr>
          <w:t>82</w:t>
        </w:r>
        <w:r>
          <w:rPr>
            <w:noProof/>
            <w:webHidden/>
          </w:rPr>
          <w:fldChar w:fldCharType="end"/>
        </w:r>
      </w:hyperlink>
    </w:p>
    <w:p w14:paraId="351A6A0A" w14:textId="05386BA9" w:rsidR="00A015F2" w:rsidRDefault="00A015F2">
      <w:pPr>
        <w:pStyle w:val="TOC2"/>
        <w:rPr>
          <w:rFonts w:asciiTheme="minorHAnsi" w:eastAsiaTheme="minorEastAsia" w:hAnsiTheme="minorHAnsi" w:cstheme="minorBidi"/>
          <w:noProof/>
          <w:lang w:val="en-FI"/>
        </w:rPr>
      </w:pPr>
      <w:hyperlink w:anchor="_Toc39657583" w:history="1">
        <w:r w:rsidRPr="00A76817">
          <w:rPr>
            <w:rStyle w:val="Hyperlink"/>
            <w:noProof/>
          </w:rPr>
          <w:t>5.7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9657583 \h </w:instrText>
        </w:r>
        <w:r>
          <w:rPr>
            <w:noProof/>
            <w:webHidden/>
          </w:rPr>
        </w:r>
        <w:r>
          <w:rPr>
            <w:noProof/>
            <w:webHidden/>
          </w:rPr>
          <w:fldChar w:fldCharType="separate"/>
        </w:r>
        <w:r w:rsidR="007C7B9D">
          <w:rPr>
            <w:noProof/>
            <w:webHidden/>
          </w:rPr>
          <w:t>83</w:t>
        </w:r>
        <w:r>
          <w:rPr>
            <w:noProof/>
            <w:webHidden/>
          </w:rPr>
          <w:fldChar w:fldCharType="end"/>
        </w:r>
      </w:hyperlink>
    </w:p>
    <w:p w14:paraId="5162D6FA" w14:textId="2FC9293B" w:rsidR="00A015F2" w:rsidRDefault="00A015F2">
      <w:pPr>
        <w:pStyle w:val="TOC2"/>
        <w:rPr>
          <w:rFonts w:asciiTheme="minorHAnsi" w:eastAsiaTheme="minorEastAsia" w:hAnsiTheme="minorHAnsi" w:cstheme="minorBidi"/>
          <w:noProof/>
          <w:lang w:val="en-FI"/>
        </w:rPr>
      </w:pPr>
      <w:hyperlink w:anchor="_Toc39657584" w:history="1">
        <w:r w:rsidRPr="00A76817">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9657584 \h </w:instrText>
        </w:r>
        <w:r>
          <w:rPr>
            <w:noProof/>
            <w:webHidden/>
          </w:rPr>
        </w:r>
        <w:r>
          <w:rPr>
            <w:noProof/>
            <w:webHidden/>
          </w:rPr>
          <w:fldChar w:fldCharType="separate"/>
        </w:r>
        <w:r w:rsidR="007C7B9D">
          <w:rPr>
            <w:noProof/>
            <w:webHidden/>
          </w:rPr>
          <w:t>84</w:t>
        </w:r>
        <w:r>
          <w:rPr>
            <w:noProof/>
            <w:webHidden/>
          </w:rPr>
          <w:fldChar w:fldCharType="end"/>
        </w:r>
      </w:hyperlink>
    </w:p>
    <w:p w14:paraId="57DE0A63" w14:textId="48B435C4" w:rsidR="00A015F2" w:rsidRDefault="00A015F2">
      <w:pPr>
        <w:pStyle w:val="TOC2"/>
        <w:rPr>
          <w:rFonts w:asciiTheme="minorHAnsi" w:eastAsiaTheme="minorEastAsia" w:hAnsiTheme="minorHAnsi" w:cstheme="minorBidi"/>
          <w:noProof/>
          <w:lang w:val="en-FI"/>
        </w:rPr>
      </w:pPr>
      <w:hyperlink w:anchor="_Toc39657585" w:history="1">
        <w:r w:rsidRPr="00A76817">
          <w:rPr>
            <w:rStyle w:val="Hyperlink"/>
            <w:noProof/>
          </w:rPr>
          <w:t>5.9 Exposure-based routing should be developed as a concept to simultaneously consider multiple exposures</w:t>
        </w:r>
        <w:r>
          <w:rPr>
            <w:noProof/>
            <w:webHidden/>
          </w:rPr>
          <w:tab/>
        </w:r>
        <w:r>
          <w:rPr>
            <w:noProof/>
            <w:webHidden/>
          </w:rPr>
          <w:fldChar w:fldCharType="begin"/>
        </w:r>
        <w:r>
          <w:rPr>
            <w:noProof/>
            <w:webHidden/>
          </w:rPr>
          <w:instrText xml:space="preserve"> PAGEREF _Toc39657585 \h </w:instrText>
        </w:r>
        <w:r>
          <w:rPr>
            <w:noProof/>
            <w:webHidden/>
          </w:rPr>
        </w:r>
        <w:r>
          <w:rPr>
            <w:noProof/>
            <w:webHidden/>
          </w:rPr>
          <w:fldChar w:fldCharType="separate"/>
        </w:r>
        <w:r w:rsidR="007C7B9D">
          <w:rPr>
            <w:noProof/>
            <w:webHidden/>
          </w:rPr>
          <w:t>85</w:t>
        </w:r>
        <w:r>
          <w:rPr>
            <w:noProof/>
            <w:webHidden/>
          </w:rPr>
          <w:fldChar w:fldCharType="end"/>
        </w:r>
      </w:hyperlink>
    </w:p>
    <w:p w14:paraId="7C41626F" w14:textId="6A8ADD61" w:rsidR="00A015F2" w:rsidRDefault="00A015F2">
      <w:pPr>
        <w:pStyle w:val="TOC2"/>
        <w:rPr>
          <w:rFonts w:asciiTheme="minorHAnsi" w:eastAsiaTheme="minorEastAsia" w:hAnsiTheme="minorHAnsi" w:cstheme="minorBidi"/>
          <w:noProof/>
          <w:lang w:val="en-FI"/>
        </w:rPr>
      </w:pPr>
      <w:hyperlink w:anchor="_Toc39657586" w:history="1">
        <w:r w:rsidRPr="00A76817">
          <w:rPr>
            <w:rStyle w:val="Hyperlink"/>
            <w:noProof/>
          </w:rPr>
          <w:t>5.10 Conclusions</w:t>
        </w:r>
        <w:r>
          <w:rPr>
            <w:noProof/>
            <w:webHidden/>
          </w:rPr>
          <w:tab/>
        </w:r>
        <w:r>
          <w:rPr>
            <w:noProof/>
            <w:webHidden/>
          </w:rPr>
          <w:fldChar w:fldCharType="begin"/>
        </w:r>
        <w:r>
          <w:rPr>
            <w:noProof/>
            <w:webHidden/>
          </w:rPr>
          <w:instrText xml:space="preserve"> PAGEREF _Toc39657586 \h </w:instrText>
        </w:r>
        <w:r>
          <w:rPr>
            <w:noProof/>
            <w:webHidden/>
          </w:rPr>
        </w:r>
        <w:r>
          <w:rPr>
            <w:noProof/>
            <w:webHidden/>
          </w:rPr>
          <w:fldChar w:fldCharType="separate"/>
        </w:r>
        <w:r w:rsidR="007C7B9D">
          <w:rPr>
            <w:noProof/>
            <w:webHidden/>
          </w:rPr>
          <w:t>87</w:t>
        </w:r>
        <w:r>
          <w:rPr>
            <w:noProof/>
            <w:webHidden/>
          </w:rPr>
          <w:fldChar w:fldCharType="end"/>
        </w:r>
      </w:hyperlink>
    </w:p>
    <w:p w14:paraId="736A40CB" w14:textId="1865F915" w:rsidR="00A015F2" w:rsidRDefault="00A015F2">
      <w:pPr>
        <w:pStyle w:val="TOC1"/>
        <w:tabs>
          <w:tab w:val="left" w:pos="720"/>
          <w:tab w:val="right" w:leader="dot" w:pos="9622"/>
        </w:tabs>
        <w:rPr>
          <w:rFonts w:asciiTheme="minorHAnsi" w:eastAsiaTheme="minorEastAsia" w:hAnsiTheme="minorHAnsi" w:cstheme="minorBidi"/>
          <w:noProof/>
          <w:lang w:val="en-FI"/>
        </w:rPr>
      </w:pPr>
      <w:hyperlink w:anchor="_Toc39657587" w:history="1">
        <w:r w:rsidRPr="00A76817">
          <w:rPr>
            <w:rStyle w:val="Hyperlink"/>
            <w:noProof/>
          </w:rPr>
          <w:t>VI.</w:t>
        </w:r>
        <w:r>
          <w:rPr>
            <w:rFonts w:asciiTheme="minorHAnsi" w:eastAsiaTheme="minorEastAsia" w:hAnsiTheme="minorHAnsi" w:cstheme="minorBidi"/>
            <w:noProof/>
            <w:lang w:val="en-FI"/>
          </w:rPr>
          <w:tab/>
        </w:r>
        <w:r w:rsidRPr="00A76817">
          <w:rPr>
            <w:rStyle w:val="Hyperlink"/>
            <w:noProof/>
          </w:rPr>
          <w:t>REFERENCES</w:t>
        </w:r>
        <w:r>
          <w:rPr>
            <w:noProof/>
            <w:webHidden/>
          </w:rPr>
          <w:tab/>
        </w:r>
        <w:r>
          <w:rPr>
            <w:noProof/>
            <w:webHidden/>
          </w:rPr>
          <w:fldChar w:fldCharType="begin"/>
        </w:r>
        <w:r>
          <w:rPr>
            <w:noProof/>
            <w:webHidden/>
          </w:rPr>
          <w:instrText xml:space="preserve"> PAGEREF _Toc39657587 \h </w:instrText>
        </w:r>
        <w:r>
          <w:rPr>
            <w:noProof/>
            <w:webHidden/>
          </w:rPr>
        </w:r>
        <w:r>
          <w:rPr>
            <w:noProof/>
            <w:webHidden/>
          </w:rPr>
          <w:fldChar w:fldCharType="separate"/>
        </w:r>
        <w:r w:rsidR="007C7B9D">
          <w:rPr>
            <w:noProof/>
            <w:webHidden/>
          </w:rPr>
          <w:t>89</w:t>
        </w:r>
        <w:r>
          <w:rPr>
            <w:noProof/>
            <w:webHidden/>
          </w:rPr>
          <w:fldChar w:fldCharType="end"/>
        </w:r>
      </w:hyperlink>
    </w:p>
    <w:p w14:paraId="4E44B158" w14:textId="016FB92D" w:rsidR="00A015F2" w:rsidRDefault="00A015F2">
      <w:pPr>
        <w:pStyle w:val="TOC1"/>
        <w:tabs>
          <w:tab w:val="right" w:leader="dot" w:pos="9622"/>
        </w:tabs>
        <w:rPr>
          <w:rFonts w:asciiTheme="minorHAnsi" w:eastAsiaTheme="minorEastAsia" w:hAnsiTheme="minorHAnsi" w:cstheme="minorBidi"/>
          <w:noProof/>
          <w:lang w:val="en-FI"/>
        </w:rPr>
      </w:pPr>
      <w:hyperlink w:anchor="_Toc39657588" w:history="1">
        <w:r w:rsidRPr="00A76817">
          <w:rPr>
            <w:rStyle w:val="Hyperlink"/>
            <w:noProof/>
          </w:rPr>
          <w:t>ACKNOWLEDGEMENTS</w:t>
        </w:r>
        <w:r>
          <w:rPr>
            <w:noProof/>
            <w:webHidden/>
          </w:rPr>
          <w:tab/>
        </w:r>
        <w:r>
          <w:rPr>
            <w:noProof/>
            <w:webHidden/>
          </w:rPr>
          <w:fldChar w:fldCharType="begin"/>
        </w:r>
        <w:r>
          <w:rPr>
            <w:noProof/>
            <w:webHidden/>
          </w:rPr>
          <w:instrText xml:space="preserve"> PAGEREF _Toc39657588 \h </w:instrText>
        </w:r>
        <w:r>
          <w:rPr>
            <w:noProof/>
            <w:webHidden/>
          </w:rPr>
        </w:r>
        <w:r>
          <w:rPr>
            <w:noProof/>
            <w:webHidden/>
          </w:rPr>
          <w:fldChar w:fldCharType="separate"/>
        </w:r>
        <w:r w:rsidR="007C7B9D">
          <w:rPr>
            <w:noProof/>
            <w:webHidden/>
          </w:rPr>
          <w:t>98</w:t>
        </w:r>
        <w:r>
          <w:rPr>
            <w:noProof/>
            <w:webHidden/>
          </w:rPr>
          <w:fldChar w:fldCharType="end"/>
        </w:r>
      </w:hyperlink>
    </w:p>
    <w:p w14:paraId="3C5451B7" w14:textId="75AC1134" w:rsidR="00A015F2" w:rsidRDefault="00A015F2">
      <w:pPr>
        <w:pStyle w:val="TOC1"/>
        <w:tabs>
          <w:tab w:val="right" w:leader="dot" w:pos="9622"/>
        </w:tabs>
        <w:rPr>
          <w:rFonts w:asciiTheme="minorHAnsi" w:eastAsiaTheme="minorEastAsia" w:hAnsiTheme="minorHAnsi" w:cstheme="minorBidi"/>
          <w:noProof/>
          <w:lang w:val="en-FI"/>
        </w:rPr>
      </w:pPr>
      <w:hyperlink w:anchor="_Toc39657589" w:history="1">
        <w:r w:rsidRPr="00A76817">
          <w:rPr>
            <w:rStyle w:val="Hyperlink"/>
            <w:noProof/>
          </w:rPr>
          <w:t>APPENDICES</w:t>
        </w:r>
        <w:r>
          <w:rPr>
            <w:noProof/>
            <w:webHidden/>
          </w:rPr>
          <w:tab/>
        </w:r>
        <w:r>
          <w:rPr>
            <w:noProof/>
            <w:webHidden/>
          </w:rPr>
          <w:fldChar w:fldCharType="begin"/>
        </w:r>
        <w:r>
          <w:rPr>
            <w:noProof/>
            <w:webHidden/>
          </w:rPr>
          <w:instrText xml:space="preserve"> PAGEREF _Toc39657589 \h </w:instrText>
        </w:r>
        <w:r>
          <w:rPr>
            <w:noProof/>
            <w:webHidden/>
          </w:rPr>
        </w:r>
        <w:r>
          <w:rPr>
            <w:noProof/>
            <w:webHidden/>
          </w:rPr>
          <w:fldChar w:fldCharType="separate"/>
        </w:r>
        <w:r w:rsidR="007C7B9D">
          <w:rPr>
            <w:noProof/>
            <w:webHidden/>
          </w:rPr>
          <w:t>99</w:t>
        </w:r>
        <w:r>
          <w:rPr>
            <w:noProof/>
            <w:webHidden/>
          </w:rPr>
          <w:fldChar w:fldCharType="end"/>
        </w:r>
      </w:hyperlink>
    </w:p>
    <w:p w14:paraId="0B9B8CDC" w14:textId="09CF9DAB"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4A305220" w14:textId="39B157A1"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54544" w:history="1">
        <w:r w:rsidR="00FC042F" w:rsidRPr="00B92CC3">
          <w:rPr>
            <w:rStyle w:val="Hyperlink"/>
            <w:b/>
            <w:bCs/>
            <w:noProof/>
          </w:rPr>
          <w:t>Figure 1.</w:t>
        </w:r>
        <w:r w:rsidR="00FC042F" w:rsidRPr="00B92CC3">
          <w:rPr>
            <w:rStyle w:val="Hyperlink"/>
            <w:noProof/>
          </w:rPr>
          <w:t xml:space="preserve"> Equal loudness contours as in ISO 226 (</w:t>
        </w:r>
        <w:r w:rsidR="00FC042F" w:rsidRPr="00B92CC3">
          <w:rPr>
            <w:rStyle w:val="Hyperlink"/>
            <w:i/>
            <w:noProof/>
          </w:rPr>
          <w:t>Acoustics – normal equal-loudness contours. International Standard ISO 226</w:t>
        </w:r>
        <w:r w:rsidR="00FC042F" w:rsidRPr="00B92CC3">
          <w:rPr>
            <w:rStyle w:val="Hyperlink"/>
            <w:noProof/>
          </w:rPr>
          <w:t>).</w:t>
        </w:r>
        <w:r w:rsidR="00FC042F">
          <w:rPr>
            <w:noProof/>
            <w:webHidden/>
          </w:rPr>
          <w:tab/>
        </w:r>
        <w:r w:rsidR="00FC042F">
          <w:rPr>
            <w:noProof/>
            <w:webHidden/>
          </w:rPr>
          <w:fldChar w:fldCharType="begin"/>
        </w:r>
        <w:r w:rsidR="00FC042F">
          <w:rPr>
            <w:noProof/>
            <w:webHidden/>
          </w:rPr>
          <w:instrText xml:space="preserve"> PAGEREF _Toc39654544 \h </w:instrText>
        </w:r>
        <w:r w:rsidR="00FC042F">
          <w:rPr>
            <w:noProof/>
            <w:webHidden/>
          </w:rPr>
        </w:r>
        <w:r w:rsidR="00FC042F">
          <w:rPr>
            <w:noProof/>
            <w:webHidden/>
          </w:rPr>
          <w:fldChar w:fldCharType="separate"/>
        </w:r>
        <w:r w:rsidR="007C7B9D">
          <w:rPr>
            <w:noProof/>
            <w:webHidden/>
          </w:rPr>
          <w:t>4</w:t>
        </w:r>
        <w:r w:rsidR="00FC042F">
          <w:rPr>
            <w:noProof/>
            <w:webHidden/>
          </w:rPr>
          <w:fldChar w:fldCharType="end"/>
        </w:r>
      </w:hyperlink>
    </w:p>
    <w:p w14:paraId="3ACB79A8" w14:textId="13F4CD88"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45" w:history="1">
        <w:r w:rsidR="00FC042F" w:rsidRPr="00B92CC3">
          <w:rPr>
            <w:rStyle w:val="Hyperlink"/>
            <w:b/>
            <w:bCs/>
            <w:noProof/>
          </w:rPr>
          <w:t>Figure 2.</w:t>
        </w:r>
        <w:r w:rsidR="00FC042F" w:rsidRPr="00B92CC3">
          <w:rPr>
            <w:rStyle w:val="Hyperlink"/>
            <w:noProof/>
          </w:rPr>
          <w:t xml:space="preserve"> A figure by Guski et al. (2017) on relationships between L</w:t>
        </w:r>
        <w:r w:rsidR="00FC042F" w:rsidRPr="00B92CC3">
          <w:rPr>
            <w:rStyle w:val="Hyperlink"/>
            <w:noProof/>
            <w:vertAlign w:val="subscript"/>
          </w:rPr>
          <w:t>den</w:t>
        </w:r>
        <w:r w:rsidR="00FC042F" w:rsidRPr="00B92CC3">
          <w:rPr>
            <w:rStyle w:val="Hyperlink"/>
            <w:noProof/>
          </w:rPr>
          <w:t xml:space="preserve"> and the percentage of highly annoyed people (HA%) by several studies on road traffic noise and annoyance.</w:t>
        </w:r>
        <w:r w:rsidR="00FC042F">
          <w:rPr>
            <w:noProof/>
            <w:webHidden/>
          </w:rPr>
          <w:tab/>
        </w:r>
        <w:r w:rsidR="00FC042F">
          <w:rPr>
            <w:noProof/>
            <w:webHidden/>
          </w:rPr>
          <w:fldChar w:fldCharType="begin"/>
        </w:r>
        <w:r w:rsidR="00FC042F">
          <w:rPr>
            <w:noProof/>
            <w:webHidden/>
          </w:rPr>
          <w:instrText xml:space="preserve"> PAGEREF _Toc39654545 \h </w:instrText>
        </w:r>
        <w:r w:rsidR="00FC042F">
          <w:rPr>
            <w:noProof/>
            <w:webHidden/>
          </w:rPr>
        </w:r>
        <w:r w:rsidR="00FC042F">
          <w:rPr>
            <w:noProof/>
            <w:webHidden/>
          </w:rPr>
          <w:fldChar w:fldCharType="separate"/>
        </w:r>
        <w:r>
          <w:rPr>
            <w:noProof/>
            <w:webHidden/>
          </w:rPr>
          <w:t>6</w:t>
        </w:r>
        <w:r w:rsidR="00FC042F">
          <w:rPr>
            <w:noProof/>
            <w:webHidden/>
          </w:rPr>
          <w:fldChar w:fldCharType="end"/>
        </w:r>
      </w:hyperlink>
    </w:p>
    <w:p w14:paraId="2B06E851" w14:textId="39B8BD44"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46" w:history="1">
        <w:r w:rsidR="00FC042F" w:rsidRPr="00B92CC3">
          <w:rPr>
            <w:rStyle w:val="Hyperlink"/>
            <w:b/>
            <w:bCs/>
            <w:noProof/>
          </w:rPr>
          <w:t>Figure 3.</w:t>
        </w:r>
        <w:r w:rsidR="00FC042F" w:rsidRPr="00B92CC3">
          <w:rPr>
            <w:rStyle w:val="Hyperlink"/>
            <w:noProof/>
          </w:rPr>
          <w:t xml:space="preserve"> An example of quantification of dynamic exposure to traffic noise (on an arbitrary path) as distances (left) and durations (right) of different traffic noise levels. </w:t>
        </w:r>
        <w:r w:rsidR="00FC042F">
          <w:rPr>
            <w:noProof/>
            <w:webHidden/>
          </w:rPr>
          <w:tab/>
        </w:r>
        <w:r w:rsidR="00FC042F">
          <w:rPr>
            <w:noProof/>
            <w:webHidden/>
          </w:rPr>
          <w:fldChar w:fldCharType="begin"/>
        </w:r>
        <w:r w:rsidR="00FC042F">
          <w:rPr>
            <w:noProof/>
            <w:webHidden/>
          </w:rPr>
          <w:instrText xml:space="preserve"> PAGEREF _Toc39654546 \h </w:instrText>
        </w:r>
        <w:r w:rsidR="00FC042F">
          <w:rPr>
            <w:noProof/>
            <w:webHidden/>
          </w:rPr>
        </w:r>
        <w:r w:rsidR="00FC042F">
          <w:rPr>
            <w:noProof/>
            <w:webHidden/>
          </w:rPr>
          <w:fldChar w:fldCharType="separate"/>
        </w:r>
        <w:r>
          <w:rPr>
            <w:noProof/>
            <w:webHidden/>
          </w:rPr>
          <w:t>9</w:t>
        </w:r>
        <w:r w:rsidR="00FC042F">
          <w:rPr>
            <w:noProof/>
            <w:webHidden/>
          </w:rPr>
          <w:fldChar w:fldCharType="end"/>
        </w:r>
      </w:hyperlink>
    </w:p>
    <w:p w14:paraId="430B2D70" w14:textId="13477310"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47" w:history="1">
        <w:r w:rsidR="00FC042F" w:rsidRPr="00B92CC3">
          <w:rPr>
            <w:rStyle w:val="Hyperlink"/>
            <w:b/>
            <w:bCs/>
            <w:noProof/>
          </w:rPr>
          <w:t>Figure 4.</w:t>
        </w:r>
        <w:r w:rsidR="00FC042F" w:rsidRPr="00B92CC3">
          <w:rPr>
            <w:rStyle w:val="Hyperlink"/>
            <w:noProof/>
          </w:rPr>
          <w:t xml:space="preserve"> An illustration of the sequence of steps in finding least cost paths with Dijkstra's algorithm by Jasika et al. (2012).</w:t>
        </w:r>
        <w:r w:rsidR="00FC042F">
          <w:rPr>
            <w:noProof/>
            <w:webHidden/>
          </w:rPr>
          <w:tab/>
        </w:r>
        <w:r w:rsidR="00FC042F">
          <w:rPr>
            <w:noProof/>
            <w:webHidden/>
          </w:rPr>
          <w:fldChar w:fldCharType="begin"/>
        </w:r>
        <w:r w:rsidR="00FC042F">
          <w:rPr>
            <w:noProof/>
            <w:webHidden/>
          </w:rPr>
          <w:instrText xml:space="preserve"> PAGEREF _Toc39654547 \h </w:instrText>
        </w:r>
        <w:r w:rsidR="00FC042F">
          <w:rPr>
            <w:noProof/>
            <w:webHidden/>
          </w:rPr>
        </w:r>
        <w:r w:rsidR="00FC042F">
          <w:rPr>
            <w:noProof/>
            <w:webHidden/>
          </w:rPr>
          <w:fldChar w:fldCharType="separate"/>
        </w:r>
        <w:r>
          <w:rPr>
            <w:noProof/>
            <w:webHidden/>
          </w:rPr>
          <w:t>11</w:t>
        </w:r>
        <w:r w:rsidR="00FC042F">
          <w:rPr>
            <w:noProof/>
            <w:webHidden/>
          </w:rPr>
          <w:fldChar w:fldCharType="end"/>
        </w:r>
      </w:hyperlink>
    </w:p>
    <w:p w14:paraId="1EDAFC81" w14:textId="5FF669C6"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48" w:history="1">
        <w:r w:rsidR="00FC042F" w:rsidRPr="00B92CC3">
          <w:rPr>
            <w:rStyle w:val="Hyperlink"/>
            <w:b/>
            <w:bCs/>
            <w:noProof/>
          </w:rPr>
          <w:t>Figure 5.</w:t>
        </w:r>
        <w:r w:rsidR="00FC042F" w:rsidRPr="00B92CC3">
          <w:rPr>
            <w:rStyle w:val="Hyperlink"/>
            <w:noProof/>
          </w:rPr>
          <w:t xml:space="preserve">  An illustration by Veenendaal et al. (2017) on interacting web services that feed into apps within application workflows. </w:t>
        </w:r>
        <w:r w:rsidR="00FC042F">
          <w:rPr>
            <w:noProof/>
            <w:webHidden/>
          </w:rPr>
          <w:tab/>
        </w:r>
        <w:r w:rsidR="00FC042F">
          <w:rPr>
            <w:noProof/>
            <w:webHidden/>
          </w:rPr>
          <w:fldChar w:fldCharType="begin"/>
        </w:r>
        <w:r w:rsidR="00FC042F">
          <w:rPr>
            <w:noProof/>
            <w:webHidden/>
          </w:rPr>
          <w:instrText xml:space="preserve"> PAGEREF _Toc39654548 \h </w:instrText>
        </w:r>
        <w:r w:rsidR="00FC042F">
          <w:rPr>
            <w:noProof/>
            <w:webHidden/>
          </w:rPr>
        </w:r>
        <w:r w:rsidR="00FC042F">
          <w:rPr>
            <w:noProof/>
            <w:webHidden/>
          </w:rPr>
          <w:fldChar w:fldCharType="separate"/>
        </w:r>
        <w:r>
          <w:rPr>
            <w:noProof/>
            <w:webHidden/>
          </w:rPr>
          <w:t>15</w:t>
        </w:r>
        <w:r w:rsidR="00FC042F">
          <w:rPr>
            <w:noProof/>
            <w:webHidden/>
          </w:rPr>
          <w:fldChar w:fldCharType="end"/>
        </w:r>
      </w:hyperlink>
    </w:p>
    <w:p w14:paraId="52159A08" w14:textId="66C4FD4D"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49" w:history="1">
        <w:r w:rsidR="00FC042F" w:rsidRPr="00B92CC3">
          <w:rPr>
            <w:rStyle w:val="Hyperlink"/>
            <w:b/>
            <w:bCs/>
            <w:noProof/>
          </w:rPr>
          <w:t>Figure 6.</w:t>
        </w:r>
        <w:r w:rsidR="00FC042F" w:rsidRPr="00B92CC3">
          <w:rPr>
            <w:rStyle w:val="Hyperlink"/>
            <w:noProof/>
          </w:rPr>
          <w:t xml:space="preserve"> Illustration by Veenendaal et al. (2017): "Focus and trends in increasing web mapping functionality".</w:t>
        </w:r>
        <w:r w:rsidR="00FC042F">
          <w:rPr>
            <w:noProof/>
            <w:webHidden/>
          </w:rPr>
          <w:tab/>
        </w:r>
        <w:r w:rsidR="00FC042F">
          <w:rPr>
            <w:noProof/>
            <w:webHidden/>
          </w:rPr>
          <w:fldChar w:fldCharType="begin"/>
        </w:r>
        <w:r w:rsidR="00FC042F">
          <w:rPr>
            <w:noProof/>
            <w:webHidden/>
          </w:rPr>
          <w:instrText xml:space="preserve"> PAGEREF _Toc39654549 \h </w:instrText>
        </w:r>
        <w:r w:rsidR="00FC042F">
          <w:rPr>
            <w:noProof/>
            <w:webHidden/>
          </w:rPr>
        </w:r>
        <w:r w:rsidR="00FC042F">
          <w:rPr>
            <w:noProof/>
            <w:webHidden/>
          </w:rPr>
          <w:fldChar w:fldCharType="separate"/>
        </w:r>
        <w:r>
          <w:rPr>
            <w:noProof/>
            <w:webHidden/>
          </w:rPr>
          <w:t>17</w:t>
        </w:r>
        <w:r w:rsidR="00FC042F">
          <w:rPr>
            <w:noProof/>
            <w:webHidden/>
          </w:rPr>
          <w:fldChar w:fldCharType="end"/>
        </w:r>
      </w:hyperlink>
    </w:p>
    <w:p w14:paraId="21C31573" w14:textId="78B1253E"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0" w:history="1">
        <w:r w:rsidR="00FC042F" w:rsidRPr="00B92CC3">
          <w:rPr>
            <w:rStyle w:val="Hyperlink"/>
            <w:b/>
            <w:bCs/>
            <w:noProof/>
          </w:rPr>
          <w:t>Figure 7.</w:t>
        </w:r>
        <w:r w:rsidR="00FC042F" w:rsidRPr="00B92CC3">
          <w:rPr>
            <w:rStyle w:val="Hyperlink"/>
            <w:noProof/>
          </w:rPr>
          <w:t xml:space="preserve"> Illustration of the internal dependencies of applied methods and the results of the study.</w:t>
        </w:r>
        <w:r w:rsidR="00FC042F">
          <w:rPr>
            <w:noProof/>
            <w:webHidden/>
          </w:rPr>
          <w:tab/>
        </w:r>
        <w:r w:rsidR="00FC042F">
          <w:rPr>
            <w:noProof/>
            <w:webHidden/>
          </w:rPr>
          <w:fldChar w:fldCharType="begin"/>
        </w:r>
        <w:r w:rsidR="00FC042F">
          <w:rPr>
            <w:noProof/>
            <w:webHidden/>
          </w:rPr>
          <w:instrText xml:space="preserve"> PAGEREF _Toc39654550 \h </w:instrText>
        </w:r>
        <w:r w:rsidR="00FC042F">
          <w:rPr>
            <w:noProof/>
            <w:webHidden/>
          </w:rPr>
        </w:r>
        <w:r w:rsidR="00FC042F">
          <w:rPr>
            <w:noProof/>
            <w:webHidden/>
          </w:rPr>
          <w:fldChar w:fldCharType="separate"/>
        </w:r>
        <w:r>
          <w:rPr>
            <w:noProof/>
            <w:webHidden/>
          </w:rPr>
          <w:t>18</w:t>
        </w:r>
        <w:r w:rsidR="00FC042F">
          <w:rPr>
            <w:noProof/>
            <w:webHidden/>
          </w:rPr>
          <w:fldChar w:fldCharType="end"/>
        </w:r>
      </w:hyperlink>
    </w:p>
    <w:p w14:paraId="541AAFDF" w14:textId="66852D3F"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1" w:history="1">
        <w:r w:rsidR="00FC042F" w:rsidRPr="00B92CC3">
          <w:rPr>
            <w:rStyle w:val="Hyperlink"/>
            <w:b/>
            <w:bCs/>
            <w:noProof/>
          </w:rPr>
          <w:t>Figure 8.</w:t>
        </w:r>
        <w:r w:rsidR="00FC042F" w:rsidRPr="00B92CC3">
          <w:rPr>
            <w:rStyle w:val="Hyperlink"/>
            <w:noProof/>
          </w:rPr>
          <w:t xml:space="preserve"> The study area and its key transportation networks.</w:t>
        </w:r>
        <w:r w:rsidR="00FC042F">
          <w:rPr>
            <w:noProof/>
            <w:webHidden/>
          </w:rPr>
          <w:tab/>
        </w:r>
        <w:r w:rsidR="00FC042F">
          <w:rPr>
            <w:noProof/>
            <w:webHidden/>
          </w:rPr>
          <w:fldChar w:fldCharType="begin"/>
        </w:r>
        <w:r w:rsidR="00FC042F">
          <w:rPr>
            <w:noProof/>
            <w:webHidden/>
          </w:rPr>
          <w:instrText xml:space="preserve"> PAGEREF _Toc39654551 \h </w:instrText>
        </w:r>
        <w:r w:rsidR="00FC042F">
          <w:rPr>
            <w:noProof/>
            <w:webHidden/>
          </w:rPr>
        </w:r>
        <w:r w:rsidR="00FC042F">
          <w:rPr>
            <w:noProof/>
            <w:webHidden/>
          </w:rPr>
          <w:fldChar w:fldCharType="separate"/>
        </w:r>
        <w:r>
          <w:rPr>
            <w:noProof/>
            <w:webHidden/>
          </w:rPr>
          <w:t>19</w:t>
        </w:r>
        <w:r w:rsidR="00FC042F">
          <w:rPr>
            <w:noProof/>
            <w:webHidden/>
          </w:rPr>
          <w:fldChar w:fldCharType="end"/>
        </w:r>
      </w:hyperlink>
    </w:p>
    <w:p w14:paraId="1ED9E8B6" w14:textId="2A454BD9"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2" w:history="1">
        <w:r w:rsidR="00FC042F" w:rsidRPr="00B92CC3">
          <w:rPr>
            <w:rStyle w:val="Hyperlink"/>
            <w:b/>
            <w:bCs/>
            <w:noProof/>
          </w:rPr>
          <w:t>Figure 9.</w:t>
        </w:r>
        <w:r w:rsidR="00FC042F" w:rsidRPr="00B92CC3">
          <w:rPr>
            <w:rStyle w:val="Hyperlink"/>
            <w:noProof/>
          </w:rPr>
          <w:t xml:space="preserve"> Modeled daytime traffic noise levels (dB(A)) in Helsin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2 \h </w:instrText>
        </w:r>
        <w:r w:rsidR="00FC042F">
          <w:rPr>
            <w:noProof/>
            <w:webHidden/>
          </w:rPr>
        </w:r>
        <w:r w:rsidR="00FC042F">
          <w:rPr>
            <w:noProof/>
            <w:webHidden/>
          </w:rPr>
          <w:fldChar w:fldCharType="separate"/>
        </w:r>
        <w:r>
          <w:rPr>
            <w:noProof/>
            <w:webHidden/>
          </w:rPr>
          <w:t>22</w:t>
        </w:r>
        <w:r w:rsidR="00FC042F">
          <w:rPr>
            <w:noProof/>
            <w:webHidden/>
          </w:rPr>
          <w:fldChar w:fldCharType="end"/>
        </w:r>
      </w:hyperlink>
    </w:p>
    <w:p w14:paraId="28C15AC5" w14:textId="03570CEE"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3" w:history="1">
        <w:r w:rsidR="00FC042F" w:rsidRPr="00B92CC3">
          <w:rPr>
            <w:rStyle w:val="Hyperlink"/>
            <w:b/>
            <w:bCs/>
            <w:noProof/>
          </w:rPr>
          <w:t>Figure 10.</w:t>
        </w:r>
        <w:r w:rsidR="00FC042F" w:rsidRPr="00B92CC3">
          <w:rPr>
            <w:rStyle w:val="Hyperlink"/>
            <w:noProof/>
          </w:rPr>
          <w:t xml:space="preserve"> Modeled daytime traffic noise levels (dB(A)) in Viik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3 \h </w:instrText>
        </w:r>
        <w:r w:rsidR="00FC042F">
          <w:rPr>
            <w:noProof/>
            <w:webHidden/>
          </w:rPr>
        </w:r>
        <w:r w:rsidR="00FC042F">
          <w:rPr>
            <w:noProof/>
            <w:webHidden/>
          </w:rPr>
          <w:fldChar w:fldCharType="separate"/>
        </w:r>
        <w:r>
          <w:rPr>
            <w:noProof/>
            <w:webHidden/>
          </w:rPr>
          <w:t>23</w:t>
        </w:r>
        <w:r w:rsidR="00FC042F">
          <w:rPr>
            <w:noProof/>
            <w:webHidden/>
          </w:rPr>
          <w:fldChar w:fldCharType="end"/>
        </w:r>
      </w:hyperlink>
    </w:p>
    <w:p w14:paraId="1CC40A71" w14:textId="7F692D8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4" w:history="1">
        <w:r w:rsidR="00FC042F" w:rsidRPr="00B92CC3">
          <w:rPr>
            <w:rStyle w:val="Hyperlink"/>
            <w:b/>
            <w:bCs/>
            <w:noProof/>
          </w:rPr>
          <w:t>Figure 11.</w:t>
        </w:r>
        <w:r w:rsidR="00FC042F" w:rsidRPr="00B92CC3">
          <w:rPr>
            <w:rStyle w:val="Hyperlink"/>
            <w:noProof/>
          </w:rPr>
          <w:t xml:space="preserve"> Modeled daytime traffic noise levels (dB(A)) in Kallio and Vallila (City of Helsinki: strategic noise mapping, 2017; visualization by the author).</w:t>
        </w:r>
        <w:r w:rsidR="00FC042F">
          <w:rPr>
            <w:noProof/>
            <w:webHidden/>
          </w:rPr>
          <w:tab/>
        </w:r>
        <w:r w:rsidR="00FC042F">
          <w:rPr>
            <w:noProof/>
            <w:webHidden/>
          </w:rPr>
          <w:fldChar w:fldCharType="begin"/>
        </w:r>
        <w:r w:rsidR="00FC042F">
          <w:rPr>
            <w:noProof/>
            <w:webHidden/>
          </w:rPr>
          <w:instrText xml:space="preserve"> PAGEREF _Toc39654554 \h </w:instrText>
        </w:r>
        <w:r w:rsidR="00FC042F">
          <w:rPr>
            <w:noProof/>
            <w:webHidden/>
          </w:rPr>
        </w:r>
        <w:r w:rsidR="00FC042F">
          <w:rPr>
            <w:noProof/>
            <w:webHidden/>
          </w:rPr>
          <w:fldChar w:fldCharType="separate"/>
        </w:r>
        <w:r>
          <w:rPr>
            <w:noProof/>
            <w:webHidden/>
          </w:rPr>
          <w:t>24</w:t>
        </w:r>
        <w:r w:rsidR="00FC042F">
          <w:rPr>
            <w:noProof/>
            <w:webHidden/>
          </w:rPr>
          <w:fldChar w:fldCharType="end"/>
        </w:r>
      </w:hyperlink>
    </w:p>
    <w:p w14:paraId="27D1407B" w14:textId="052574C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5" w:history="1">
        <w:r w:rsidR="00FC042F" w:rsidRPr="00B92CC3">
          <w:rPr>
            <w:rStyle w:val="Hyperlink"/>
            <w:b/>
            <w:bCs/>
            <w:noProof/>
          </w:rPr>
          <w:t>Figure 12.</w:t>
        </w:r>
        <w:r w:rsidR="00FC042F" w:rsidRPr="00B92CC3">
          <w:rPr>
            <w:rStyle w:val="Hyperlink"/>
            <w:noProof/>
          </w:rPr>
          <w:t xml:space="preserve"> Technical framework of the study: internal (blue) and external (grey) technical dependencies  (* = Python library). The several external dependencies of the used Python libraries are not included in the graph.</w:t>
        </w:r>
        <w:r w:rsidR="00FC042F">
          <w:rPr>
            <w:noProof/>
            <w:webHidden/>
          </w:rPr>
          <w:tab/>
        </w:r>
        <w:r w:rsidR="00FC042F">
          <w:rPr>
            <w:noProof/>
            <w:webHidden/>
          </w:rPr>
          <w:fldChar w:fldCharType="begin"/>
        </w:r>
        <w:r w:rsidR="00FC042F">
          <w:rPr>
            <w:noProof/>
            <w:webHidden/>
          </w:rPr>
          <w:instrText xml:space="preserve"> PAGEREF _Toc39654555 \h </w:instrText>
        </w:r>
        <w:r w:rsidR="00FC042F">
          <w:rPr>
            <w:noProof/>
            <w:webHidden/>
          </w:rPr>
        </w:r>
        <w:r w:rsidR="00FC042F">
          <w:rPr>
            <w:noProof/>
            <w:webHidden/>
          </w:rPr>
          <w:fldChar w:fldCharType="separate"/>
        </w:r>
        <w:r>
          <w:rPr>
            <w:noProof/>
            <w:webHidden/>
          </w:rPr>
          <w:t>27</w:t>
        </w:r>
        <w:r w:rsidR="00FC042F">
          <w:rPr>
            <w:noProof/>
            <w:webHidden/>
          </w:rPr>
          <w:fldChar w:fldCharType="end"/>
        </w:r>
      </w:hyperlink>
    </w:p>
    <w:p w14:paraId="21A387B3" w14:textId="6829C40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6" w:history="1">
        <w:r w:rsidR="00FC042F" w:rsidRPr="00B92CC3">
          <w:rPr>
            <w:rStyle w:val="Hyperlink"/>
            <w:b/>
            <w:bCs/>
            <w:noProof/>
          </w:rPr>
          <w:t>Figure 13.</w:t>
        </w:r>
        <w:r w:rsidR="00FC042F" w:rsidRPr="00B92CC3">
          <w:rPr>
            <w:rStyle w:val="Hyperlink"/>
            <w:noProof/>
          </w:rPr>
          <w:t xml:space="preserve"> Workflow of street network graph acquisition and construction.</w:t>
        </w:r>
        <w:r w:rsidR="00FC042F">
          <w:rPr>
            <w:noProof/>
            <w:webHidden/>
          </w:rPr>
          <w:tab/>
        </w:r>
        <w:r w:rsidR="00FC042F">
          <w:rPr>
            <w:noProof/>
            <w:webHidden/>
          </w:rPr>
          <w:fldChar w:fldCharType="begin"/>
        </w:r>
        <w:r w:rsidR="00FC042F">
          <w:rPr>
            <w:noProof/>
            <w:webHidden/>
          </w:rPr>
          <w:instrText xml:space="preserve"> PAGEREF _Toc39654556 \h </w:instrText>
        </w:r>
        <w:r w:rsidR="00FC042F">
          <w:rPr>
            <w:noProof/>
            <w:webHidden/>
          </w:rPr>
        </w:r>
        <w:r w:rsidR="00FC042F">
          <w:rPr>
            <w:noProof/>
            <w:webHidden/>
          </w:rPr>
          <w:fldChar w:fldCharType="separate"/>
        </w:r>
        <w:r>
          <w:rPr>
            <w:noProof/>
            <w:webHidden/>
          </w:rPr>
          <w:t>28</w:t>
        </w:r>
        <w:r w:rsidR="00FC042F">
          <w:rPr>
            <w:noProof/>
            <w:webHidden/>
          </w:rPr>
          <w:fldChar w:fldCharType="end"/>
        </w:r>
      </w:hyperlink>
    </w:p>
    <w:p w14:paraId="1999AFC7" w14:textId="3FAF080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7" w:history="1">
        <w:r w:rsidR="00FC042F" w:rsidRPr="00B92CC3">
          <w:rPr>
            <w:rStyle w:val="Hyperlink"/>
            <w:b/>
            <w:bCs/>
            <w:noProof/>
          </w:rPr>
          <w:t>Figure 14.</w:t>
        </w:r>
        <w:r w:rsidR="00FC042F" w:rsidRPr="00B92CC3">
          <w:rPr>
            <w:rStyle w:val="Hyperlink"/>
            <w:noProof/>
          </w:rPr>
          <w:t xml:space="preserve"> Workflow of extracting exposures to traffic noise (contaminated distances) to the edges of the graph.</w:t>
        </w:r>
        <w:r w:rsidR="00FC042F">
          <w:rPr>
            <w:noProof/>
            <w:webHidden/>
          </w:rPr>
          <w:tab/>
        </w:r>
        <w:r w:rsidR="00FC042F">
          <w:rPr>
            <w:noProof/>
            <w:webHidden/>
          </w:rPr>
          <w:fldChar w:fldCharType="begin"/>
        </w:r>
        <w:r w:rsidR="00FC042F">
          <w:rPr>
            <w:noProof/>
            <w:webHidden/>
          </w:rPr>
          <w:instrText xml:space="preserve"> PAGEREF _Toc39654557 \h </w:instrText>
        </w:r>
        <w:r w:rsidR="00FC042F">
          <w:rPr>
            <w:noProof/>
            <w:webHidden/>
          </w:rPr>
        </w:r>
        <w:r w:rsidR="00FC042F">
          <w:rPr>
            <w:noProof/>
            <w:webHidden/>
          </w:rPr>
          <w:fldChar w:fldCharType="separate"/>
        </w:r>
        <w:r>
          <w:rPr>
            <w:noProof/>
            <w:webHidden/>
          </w:rPr>
          <w:t>29</w:t>
        </w:r>
        <w:r w:rsidR="00FC042F">
          <w:rPr>
            <w:noProof/>
            <w:webHidden/>
          </w:rPr>
          <w:fldChar w:fldCharType="end"/>
        </w:r>
      </w:hyperlink>
    </w:p>
    <w:p w14:paraId="37F91F4A" w14:textId="12D46E8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8" w:history="1">
        <w:r w:rsidR="00FC042F" w:rsidRPr="00B92CC3">
          <w:rPr>
            <w:rStyle w:val="Hyperlink"/>
            <w:b/>
            <w:bCs/>
            <w:noProof/>
          </w:rPr>
          <w:t>Figure 15.</w:t>
        </w:r>
        <w:r w:rsidR="00FC042F" w:rsidRPr="00B92CC3">
          <w:rPr>
            <w:rStyle w:val="Hyperlink"/>
            <w:noProof/>
          </w:rPr>
          <w:t xml:space="preserve"> Noise cost coefficients for dB range 45–75 dB calculated with two different equations: linear (3) and power (4). Noise cost coefficient is a key component of the environmental impedance (EIF) function for noise.</w:t>
        </w:r>
        <w:r w:rsidR="00FC042F">
          <w:rPr>
            <w:noProof/>
            <w:webHidden/>
          </w:rPr>
          <w:tab/>
        </w:r>
        <w:r w:rsidR="00FC042F">
          <w:rPr>
            <w:noProof/>
            <w:webHidden/>
          </w:rPr>
          <w:fldChar w:fldCharType="begin"/>
        </w:r>
        <w:r w:rsidR="00FC042F">
          <w:rPr>
            <w:noProof/>
            <w:webHidden/>
          </w:rPr>
          <w:instrText xml:space="preserve"> PAGEREF _Toc39654558 \h </w:instrText>
        </w:r>
        <w:r w:rsidR="00FC042F">
          <w:rPr>
            <w:noProof/>
            <w:webHidden/>
          </w:rPr>
        </w:r>
        <w:r w:rsidR="00FC042F">
          <w:rPr>
            <w:noProof/>
            <w:webHidden/>
          </w:rPr>
          <w:fldChar w:fldCharType="separate"/>
        </w:r>
        <w:r>
          <w:rPr>
            <w:noProof/>
            <w:webHidden/>
          </w:rPr>
          <w:t>32</w:t>
        </w:r>
        <w:r w:rsidR="00FC042F">
          <w:rPr>
            <w:noProof/>
            <w:webHidden/>
          </w:rPr>
          <w:fldChar w:fldCharType="end"/>
        </w:r>
      </w:hyperlink>
    </w:p>
    <w:p w14:paraId="6B3223FC" w14:textId="6D2B595F"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59" w:history="1">
        <w:r w:rsidR="00FC042F" w:rsidRPr="00B92CC3">
          <w:rPr>
            <w:rStyle w:val="Hyperlink"/>
            <w:b/>
            <w:bCs/>
            <w:noProof/>
          </w:rPr>
          <w:t>Figure 16.</w:t>
        </w:r>
        <w:r w:rsidR="00FC042F" w:rsidRPr="00B92CC3">
          <w:rPr>
            <w:rStyle w:val="Hyperlink"/>
            <w:noProof/>
          </w:rPr>
          <w:t xml:space="preserve"> Workflow of calculating and adding noise sensitivity specific edge costs as new edge attributes.</w:t>
        </w:r>
        <w:r w:rsidR="00FC042F">
          <w:rPr>
            <w:noProof/>
            <w:webHidden/>
          </w:rPr>
          <w:tab/>
        </w:r>
        <w:r w:rsidR="00FC042F">
          <w:rPr>
            <w:noProof/>
            <w:webHidden/>
          </w:rPr>
          <w:fldChar w:fldCharType="begin"/>
        </w:r>
        <w:r w:rsidR="00FC042F">
          <w:rPr>
            <w:noProof/>
            <w:webHidden/>
          </w:rPr>
          <w:instrText xml:space="preserve"> PAGEREF _Toc39654559 \h </w:instrText>
        </w:r>
        <w:r w:rsidR="00FC042F">
          <w:rPr>
            <w:noProof/>
            <w:webHidden/>
          </w:rPr>
        </w:r>
        <w:r w:rsidR="00FC042F">
          <w:rPr>
            <w:noProof/>
            <w:webHidden/>
          </w:rPr>
          <w:fldChar w:fldCharType="separate"/>
        </w:r>
        <w:r>
          <w:rPr>
            <w:noProof/>
            <w:webHidden/>
          </w:rPr>
          <w:t>33</w:t>
        </w:r>
        <w:r w:rsidR="00FC042F">
          <w:rPr>
            <w:noProof/>
            <w:webHidden/>
          </w:rPr>
          <w:fldChar w:fldCharType="end"/>
        </w:r>
      </w:hyperlink>
    </w:p>
    <w:p w14:paraId="7D9B6D09" w14:textId="197A1BDB"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0" w:history="1">
        <w:r w:rsidR="00FC042F" w:rsidRPr="00B92CC3">
          <w:rPr>
            <w:rStyle w:val="Hyperlink"/>
            <w:b/>
            <w:bCs/>
            <w:noProof/>
          </w:rPr>
          <w:t>Figure 17.</w:t>
        </w:r>
        <w:r w:rsidR="00FC042F" w:rsidRPr="00B92CC3">
          <w:rPr>
            <w:rStyle w:val="Hyperlink"/>
            <w:noProof/>
          </w:rPr>
          <w:t xml:space="preserve"> The sequence of high-level actions included in solving a common pathfinding problem with quiet path routing application.</w:t>
        </w:r>
        <w:r w:rsidR="00FC042F">
          <w:rPr>
            <w:noProof/>
            <w:webHidden/>
          </w:rPr>
          <w:tab/>
        </w:r>
        <w:r w:rsidR="00FC042F">
          <w:rPr>
            <w:noProof/>
            <w:webHidden/>
          </w:rPr>
          <w:fldChar w:fldCharType="begin"/>
        </w:r>
        <w:r w:rsidR="00FC042F">
          <w:rPr>
            <w:noProof/>
            <w:webHidden/>
          </w:rPr>
          <w:instrText xml:space="preserve"> PAGEREF _Toc39654560 \h </w:instrText>
        </w:r>
        <w:r w:rsidR="00FC042F">
          <w:rPr>
            <w:noProof/>
            <w:webHidden/>
          </w:rPr>
        </w:r>
        <w:r w:rsidR="00FC042F">
          <w:rPr>
            <w:noProof/>
            <w:webHidden/>
          </w:rPr>
          <w:fldChar w:fldCharType="separate"/>
        </w:r>
        <w:r>
          <w:rPr>
            <w:noProof/>
            <w:webHidden/>
          </w:rPr>
          <w:t>36</w:t>
        </w:r>
        <w:r w:rsidR="00FC042F">
          <w:rPr>
            <w:noProof/>
            <w:webHidden/>
          </w:rPr>
          <w:fldChar w:fldCharType="end"/>
        </w:r>
      </w:hyperlink>
    </w:p>
    <w:p w14:paraId="4EB2E117" w14:textId="0B5CA9D4"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1" w:history="1">
        <w:r w:rsidR="00FC042F" w:rsidRPr="00B92CC3">
          <w:rPr>
            <w:rStyle w:val="Hyperlink"/>
            <w:b/>
            <w:bCs/>
            <w:noProof/>
          </w:rPr>
          <w:t>Figure 18.</w:t>
        </w:r>
        <w:r w:rsidR="00FC042F" w:rsidRPr="00B92CC3">
          <w:rPr>
            <w:rStyle w:val="Hyperlink"/>
            <w:noProof/>
          </w:rPr>
          <w:t xml:space="preserve"> Technical architecture of the quiet path route planner web application.</w:t>
        </w:r>
        <w:r w:rsidR="00FC042F">
          <w:rPr>
            <w:noProof/>
            <w:webHidden/>
          </w:rPr>
          <w:tab/>
        </w:r>
        <w:r w:rsidR="00FC042F">
          <w:rPr>
            <w:noProof/>
            <w:webHidden/>
          </w:rPr>
          <w:fldChar w:fldCharType="begin"/>
        </w:r>
        <w:r w:rsidR="00FC042F">
          <w:rPr>
            <w:noProof/>
            <w:webHidden/>
          </w:rPr>
          <w:instrText xml:space="preserve"> PAGEREF _Toc39654561 \h </w:instrText>
        </w:r>
        <w:r w:rsidR="00FC042F">
          <w:rPr>
            <w:noProof/>
            <w:webHidden/>
          </w:rPr>
        </w:r>
        <w:r w:rsidR="00FC042F">
          <w:rPr>
            <w:noProof/>
            <w:webHidden/>
          </w:rPr>
          <w:fldChar w:fldCharType="separate"/>
        </w:r>
        <w:r>
          <w:rPr>
            <w:noProof/>
            <w:webHidden/>
          </w:rPr>
          <w:t>39</w:t>
        </w:r>
        <w:r w:rsidR="00FC042F">
          <w:rPr>
            <w:noProof/>
            <w:webHidden/>
          </w:rPr>
          <w:fldChar w:fldCharType="end"/>
        </w:r>
      </w:hyperlink>
    </w:p>
    <w:p w14:paraId="3F71FBB5" w14:textId="0088B1D8"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2" w:history="1">
        <w:r w:rsidR="00FC042F" w:rsidRPr="00B92CC3">
          <w:rPr>
            <w:rStyle w:val="Hyperlink"/>
            <w:b/>
            <w:bCs/>
            <w:noProof/>
          </w:rPr>
          <w:t>Figure 19.</w:t>
        </w:r>
        <w:r w:rsidR="00FC042F" w:rsidRPr="00B92CC3">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FC042F" w:rsidRPr="00B92CC3">
          <w:rPr>
            <w:rStyle w:val="Hyperlink"/>
            <w:i/>
            <w:noProof/>
          </w:rPr>
          <w:t xml:space="preserve">local walking routes </w:t>
        </w:r>
        <w:r w:rsidR="00FC042F" w:rsidRPr="00B92CC3">
          <w:rPr>
            <w:rStyle w:val="Hyperlink"/>
            <w:noProof/>
          </w:rPr>
          <w:t>in the study.</w:t>
        </w:r>
        <w:r w:rsidR="00FC042F">
          <w:rPr>
            <w:noProof/>
            <w:webHidden/>
          </w:rPr>
          <w:tab/>
        </w:r>
        <w:r w:rsidR="00FC042F">
          <w:rPr>
            <w:noProof/>
            <w:webHidden/>
          </w:rPr>
          <w:fldChar w:fldCharType="begin"/>
        </w:r>
        <w:r w:rsidR="00FC042F">
          <w:rPr>
            <w:noProof/>
            <w:webHidden/>
          </w:rPr>
          <w:instrText xml:space="preserve"> PAGEREF _Toc39654562 \h </w:instrText>
        </w:r>
        <w:r w:rsidR="00FC042F">
          <w:rPr>
            <w:noProof/>
            <w:webHidden/>
          </w:rPr>
        </w:r>
        <w:r w:rsidR="00FC042F">
          <w:rPr>
            <w:noProof/>
            <w:webHidden/>
          </w:rPr>
          <w:fldChar w:fldCharType="separate"/>
        </w:r>
        <w:r>
          <w:rPr>
            <w:noProof/>
            <w:webHidden/>
          </w:rPr>
          <w:t>41</w:t>
        </w:r>
        <w:r w:rsidR="00FC042F">
          <w:rPr>
            <w:noProof/>
            <w:webHidden/>
          </w:rPr>
          <w:fldChar w:fldCharType="end"/>
        </w:r>
      </w:hyperlink>
    </w:p>
    <w:p w14:paraId="12D22C1E" w14:textId="111EAFB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3" w:history="1">
        <w:r w:rsidR="00FC042F" w:rsidRPr="00B92CC3">
          <w:rPr>
            <w:rStyle w:val="Hyperlink"/>
            <w:b/>
            <w:bCs/>
            <w:noProof/>
          </w:rPr>
          <w:t>Figure 20.</w:t>
        </w:r>
        <w:r w:rsidR="00FC042F" w:rsidRPr="00B92CC3">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sidR="00FC042F">
          <w:rPr>
            <w:noProof/>
            <w:webHidden/>
          </w:rPr>
          <w:tab/>
        </w:r>
        <w:r w:rsidR="00FC042F">
          <w:rPr>
            <w:noProof/>
            <w:webHidden/>
          </w:rPr>
          <w:fldChar w:fldCharType="begin"/>
        </w:r>
        <w:r w:rsidR="00FC042F">
          <w:rPr>
            <w:noProof/>
            <w:webHidden/>
          </w:rPr>
          <w:instrText xml:space="preserve"> PAGEREF _Toc39654563 \h </w:instrText>
        </w:r>
        <w:r w:rsidR="00FC042F">
          <w:rPr>
            <w:noProof/>
            <w:webHidden/>
          </w:rPr>
        </w:r>
        <w:r w:rsidR="00FC042F">
          <w:rPr>
            <w:noProof/>
            <w:webHidden/>
          </w:rPr>
          <w:fldChar w:fldCharType="separate"/>
        </w:r>
        <w:r>
          <w:rPr>
            <w:noProof/>
            <w:webHidden/>
          </w:rPr>
          <w:t>42</w:t>
        </w:r>
        <w:r w:rsidR="00FC042F">
          <w:rPr>
            <w:noProof/>
            <w:webHidden/>
          </w:rPr>
          <w:fldChar w:fldCharType="end"/>
        </w:r>
      </w:hyperlink>
    </w:p>
    <w:p w14:paraId="23F33AD0" w14:textId="767F3520"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4" w:history="1">
        <w:r w:rsidR="00FC042F" w:rsidRPr="00B92CC3">
          <w:rPr>
            <w:rStyle w:val="Hyperlink"/>
            <w:b/>
            <w:bCs/>
            <w:noProof/>
          </w:rPr>
          <w:t>Figure 21.</w:t>
        </w:r>
        <w:r w:rsidR="00FC042F" w:rsidRPr="00B92CC3">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FC042F">
          <w:rPr>
            <w:noProof/>
            <w:webHidden/>
          </w:rPr>
          <w:tab/>
        </w:r>
        <w:r w:rsidR="00FC042F">
          <w:rPr>
            <w:noProof/>
            <w:webHidden/>
          </w:rPr>
          <w:fldChar w:fldCharType="begin"/>
        </w:r>
        <w:r w:rsidR="00FC042F">
          <w:rPr>
            <w:noProof/>
            <w:webHidden/>
          </w:rPr>
          <w:instrText xml:space="preserve"> PAGEREF _Toc39654564 \h </w:instrText>
        </w:r>
        <w:r w:rsidR="00FC042F">
          <w:rPr>
            <w:noProof/>
            <w:webHidden/>
          </w:rPr>
        </w:r>
        <w:r w:rsidR="00FC042F">
          <w:rPr>
            <w:noProof/>
            <w:webHidden/>
          </w:rPr>
          <w:fldChar w:fldCharType="separate"/>
        </w:r>
        <w:r>
          <w:rPr>
            <w:noProof/>
            <w:webHidden/>
          </w:rPr>
          <w:t>43</w:t>
        </w:r>
        <w:r w:rsidR="00FC042F">
          <w:rPr>
            <w:noProof/>
            <w:webHidden/>
          </w:rPr>
          <w:fldChar w:fldCharType="end"/>
        </w:r>
      </w:hyperlink>
    </w:p>
    <w:p w14:paraId="45241514" w14:textId="14E945A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5" w:history="1">
        <w:r w:rsidR="00FC042F" w:rsidRPr="00B92CC3">
          <w:rPr>
            <w:rStyle w:val="Hyperlink"/>
            <w:b/>
            <w:bCs/>
            <w:noProof/>
          </w:rPr>
          <w:t>Figure 22.</w:t>
        </w:r>
        <w:r w:rsidR="00FC042F" w:rsidRPr="00B92CC3">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FC042F">
          <w:rPr>
            <w:noProof/>
            <w:webHidden/>
          </w:rPr>
          <w:tab/>
        </w:r>
        <w:r w:rsidR="00FC042F">
          <w:rPr>
            <w:noProof/>
            <w:webHidden/>
          </w:rPr>
          <w:fldChar w:fldCharType="begin"/>
        </w:r>
        <w:r w:rsidR="00FC042F">
          <w:rPr>
            <w:noProof/>
            <w:webHidden/>
          </w:rPr>
          <w:instrText xml:space="preserve"> PAGEREF _Toc39654565 \h </w:instrText>
        </w:r>
        <w:r w:rsidR="00FC042F">
          <w:rPr>
            <w:noProof/>
            <w:webHidden/>
          </w:rPr>
        </w:r>
        <w:r w:rsidR="00FC042F">
          <w:rPr>
            <w:noProof/>
            <w:webHidden/>
          </w:rPr>
          <w:fldChar w:fldCharType="separate"/>
        </w:r>
        <w:r>
          <w:rPr>
            <w:noProof/>
            <w:webHidden/>
          </w:rPr>
          <w:t>45</w:t>
        </w:r>
        <w:r w:rsidR="00FC042F">
          <w:rPr>
            <w:noProof/>
            <w:webHidden/>
          </w:rPr>
          <w:fldChar w:fldCharType="end"/>
        </w:r>
      </w:hyperlink>
    </w:p>
    <w:p w14:paraId="1449801A" w14:textId="0DC8C039"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6" w:history="1">
        <w:r w:rsidR="00FC042F" w:rsidRPr="00B92CC3">
          <w:rPr>
            <w:rStyle w:val="Hyperlink"/>
            <w:b/>
            <w:bCs/>
            <w:noProof/>
          </w:rPr>
          <w:t>Figure 23.</w:t>
        </w:r>
        <w:r w:rsidR="00FC042F" w:rsidRPr="00B92CC3">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sidR="00FC042F">
          <w:rPr>
            <w:noProof/>
            <w:webHidden/>
          </w:rPr>
          <w:tab/>
        </w:r>
        <w:r w:rsidR="00FC042F">
          <w:rPr>
            <w:noProof/>
            <w:webHidden/>
          </w:rPr>
          <w:fldChar w:fldCharType="begin"/>
        </w:r>
        <w:r w:rsidR="00FC042F">
          <w:rPr>
            <w:noProof/>
            <w:webHidden/>
          </w:rPr>
          <w:instrText xml:space="preserve"> PAGEREF _Toc39654566 \h </w:instrText>
        </w:r>
        <w:r w:rsidR="00FC042F">
          <w:rPr>
            <w:noProof/>
            <w:webHidden/>
          </w:rPr>
        </w:r>
        <w:r w:rsidR="00FC042F">
          <w:rPr>
            <w:noProof/>
            <w:webHidden/>
          </w:rPr>
          <w:fldChar w:fldCharType="separate"/>
        </w:r>
        <w:r>
          <w:rPr>
            <w:noProof/>
            <w:webHidden/>
          </w:rPr>
          <w:t>46</w:t>
        </w:r>
        <w:r w:rsidR="00FC042F">
          <w:rPr>
            <w:noProof/>
            <w:webHidden/>
          </w:rPr>
          <w:fldChar w:fldCharType="end"/>
        </w:r>
      </w:hyperlink>
    </w:p>
    <w:p w14:paraId="62C42522" w14:textId="6371EAD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7" w:history="1">
        <w:r w:rsidR="00FC042F" w:rsidRPr="00B92CC3">
          <w:rPr>
            <w:rStyle w:val="Hyperlink"/>
            <w:b/>
            <w:bCs/>
            <w:noProof/>
          </w:rPr>
          <w:t>Figure 24.</w:t>
        </w:r>
        <w:r w:rsidR="00FC042F" w:rsidRPr="00B92CC3">
          <w:rPr>
            <w:rStyle w:val="Hyperlink"/>
            <w:noProof/>
          </w:rPr>
          <w:t xml:space="preserve"> Number of commutes vs. commutes included in the itinerary planning analysis (%) per origin.</w:t>
        </w:r>
        <w:r w:rsidR="00FC042F">
          <w:rPr>
            <w:noProof/>
            <w:webHidden/>
          </w:rPr>
          <w:tab/>
        </w:r>
        <w:r w:rsidR="00FC042F">
          <w:rPr>
            <w:noProof/>
            <w:webHidden/>
          </w:rPr>
          <w:fldChar w:fldCharType="begin"/>
        </w:r>
        <w:r w:rsidR="00FC042F">
          <w:rPr>
            <w:noProof/>
            <w:webHidden/>
          </w:rPr>
          <w:instrText xml:space="preserve"> PAGEREF _Toc39654567 \h </w:instrText>
        </w:r>
        <w:r w:rsidR="00FC042F">
          <w:rPr>
            <w:noProof/>
            <w:webHidden/>
          </w:rPr>
        </w:r>
        <w:r w:rsidR="00FC042F">
          <w:rPr>
            <w:noProof/>
            <w:webHidden/>
          </w:rPr>
          <w:fldChar w:fldCharType="separate"/>
        </w:r>
        <w:r>
          <w:rPr>
            <w:noProof/>
            <w:webHidden/>
          </w:rPr>
          <w:t>46</w:t>
        </w:r>
        <w:r w:rsidR="00FC042F">
          <w:rPr>
            <w:noProof/>
            <w:webHidden/>
          </w:rPr>
          <w:fldChar w:fldCharType="end"/>
        </w:r>
      </w:hyperlink>
    </w:p>
    <w:p w14:paraId="19D17254" w14:textId="5333E007"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8" w:history="1">
        <w:r w:rsidR="00FC042F" w:rsidRPr="00B92CC3">
          <w:rPr>
            <w:rStyle w:val="Hyperlink"/>
            <w:b/>
            <w:bCs/>
            <w:noProof/>
          </w:rPr>
          <w:t>Figure 25.</w:t>
        </w:r>
        <w:r w:rsidR="00FC042F" w:rsidRPr="00B92CC3">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sidR="00FC042F">
          <w:rPr>
            <w:noProof/>
            <w:webHidden/>
          </w:rPr>
          <w:tab/>
        </w:r>
        <w:r w:rsidR="00FC042F">
          <w:rPr>
            <w:noProof/>
            <w:webHidden/>
          </w:rPr>
          <w:fldChar w:fldCharType="begin"/>
        </w:r>
        <w:r w:rsidR="00FC042F">
          <w:rPr>
            <w:noProof/>
            <w:webHidden/>
          </w:rPr>
          <w:instrText xml:space="preserve"> PAGEREF _Toc39654568 \h </w:instrText>
        </w:r>
        <w:r w:rsidR="00FC042F">
          <w:rPr>
            <w:noProof/>
            <w:webHidden/>
          </w:rPr>
        </w:r>
        <w:r w:rsidR="00FC042F">
          <w:rPr>
            <w:noProof/>
            <w:webHidden/>
          </w:rPr>
          <w:fldChar w:fldCharType="separate"/>
        </w:r>
        <w:r>
          <w:rPr>
            <w:noProof/>
            <w:webHidden/>
          </w:rPr>
          <w:t>48</w:t>
        </w:r>
        <w:r w:rsidR="00FC042F">
          <w:rPr>
            <w:noProof/>
            <w:webHidden/>
          </w:rPr>
          <w:fldChar w:fldCharType="end"/>
        </w:r>
      </w:hyperlink>
    </w:p>
    <w:p w14:paraId="131BC65A" w14:textId="43242435"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69" w:history="1">
        <w:r w:rsidR="00FC042F" w:rsidRPr="00B92CC3">
          <w:rPr>
            <w:rStyle w:val="Hyperlink"/>
            <w:b/>
            <w:bCs/>
            <w:noProof/>
          </w:rPr>
          <w:t>Figure 26.</w:t>
        </w:r>
        <w:r w:rsidR="00FC042F" w:rsidRPr="00B92CC3">
          <w:rPr>
            <w:rStyle w:val="Hyperlink"/>
            <w:noProof/>
          </w:rPr>
          <w:t xml:space="preserve"> A FeatureCollection containing two paths returned from the quiet path routing API.</w:t>
        </w:r>
        <w:r w:rsidR="00FC042F">
          <w:rPr>
            <w:noProof/>
            <w:webHidden/>
          </w:rPr>
          <w:tab/>
        </w:r>
        <w:r w:rsidR="00FC042F">
          <w:rPr>
            <w:noProof/>
            <w:webHidden/>
          </w:rPr>
          <w:fldChar w:fldCharType="begin"/>
        </w:r>
        <w:r w:rsidR="00FC042F">
          <w:rPr>
            <w:noProof/>
            <w:webHidden/>
          </w:rPr>
          <w:instrText xml:space="preserve"> PAGEREF _Toc39654569 \h </w:instrText>
        </w:r>
        <w:r w:rsidR="00FC042F">
          <w:rPr>
            <w:noProof/>
            <w:webHidden/>
          </w:rPr>
        </w:r>
        <w:r w:rsidR="00FC042F">
          <w:rPr>
            <w:noProof/>
            <w:webHidden/>
          </w:rPr>
          <w:fldChar w:fldCharType="separate"/>
        </w:r>
        <w:r>
          <w:rPr>
            <w:noProof/>
            <w:webHidden/>
          </w:rPr>
          <w:t>53</w:t>
        </w:r>
        <w:r w:rsidR="00FC042F">
          <w:rPr>
            <w:noProof/>
            <w:webHidden/>
          </w:rPr>
          <w:fldChar w:fldCharType="end"/>
        </w:r>
      </w:hyperlink>
    </w:p>
    <w:p w14:paraId="2B952943" w14:textId="4AF37F09"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0" w:history="1">
        <w:r w:rsidR="00FC042F" w:rsidRPr="00B92CC3">
          <w:rPr>
            <w:rStyle w:val="Hyperlink"/>
            <w:b/>
            <w:bCs/>
            <w:noProof/>
          </w:rPr>
          <w:t>Figure 27.</w:t>
        </w:r>
        <w:r w:rsidR="00FC042F" w:rsidRPr="00B92CC3">
          <w:rPr>
            <w:rStyle w:val="Hyperlink"/>
            <w:noProof/>
          </w:rPr>
          <w:t xml:space="preserve"> A typical sequence of actions included in solving one pathfinding problem from the perspective of the route planner application (grey) and user (blue).</w:t>
        </w:r>
        <w:r w:rsidR="00FC042F">
          <w:rPr>
            <w:noProof/>
            <w:webHidden/>
          </w:rPr>
          <w:tab/>
        </w:r>
        <w:r w:rsidR="00FC042F">
          <w:rPr>
            <w:noProof/>
            <w:webHidden/>
          </w:rPr>
          <w:fldChar w:fldCharType="begin"/>
        </w:r>
        <w:r w:rsidR="00FC042F">
          <w:rPr>
            <w:noProof/>
            <w:webHidden/>
          </w:rPr>
          <w:instrText xml:space="preserve"> PAGEREF _Toc39654570 \h </w:instrText>
        </w:r>
        <w:r w:rsidR="00FC042F">
          <w:rPr>
            <w:noProof/>
            <w:webHidden/>
          </w:rPr>
        </w:r>
        <w:r w:rsidR="00FC042F">
          <w:rPr>
            <w:noProof/>
            <w:webHidden/>
          </w:rPr>
          <w:fldChar w:fldCharType="separate"/>
        </w:r>
        <w:r>
          <w:rPr>
            <w:noProof/>
            <w:webHidden/>
          </w:rPr>
          <w:t>56</w:t>
        </w:r>
        <w:r w:rsidR="00FC042F">
          <w:rPr>
            <w:noProof/>
            <w:webHidden/>
          </w:rPr>
          <w:fldChar w:fldCharType="end"/>
        </w:r>
      </w:hyperlink>
    </w:p>
    <w:p w14:paraId="145CBC85" w14:textId="6A1C1D93"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1" w:history="1">
        <w:r w:rsidR="00FC042F" w:rsidRPr="00B92CC3">
          <w:rPr>
            <w:rStyle w:val="Hyperlink"/>
            <w:b/>
            <w:bCs/>
            <w:noProof/>
          </w:rPr>
          <w:t>Figure 28.</w:t>
        </w:r>
        <w:r w:rsidR="00FC042F" w:rsidRPr="00B92CC3">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sidR="00FC042F">
          <w:rPr>
            <w:noProof/>
            <w:webHidden/>
          </w:rPr>
          <w:tab/>
        </w:r>
        <w:r w:rsidR="00FC042F">
          <w:rPr>
            <w:noProof/>
            <w:webHidden/>
          </w:rPr>
          <w:fldChar w:fldCharType="begin"/>
        </w:r>
        <w:r w:rsidR="00FC042F">
          <w:rPr>
            <w:noProof/>
            <w:webHidden/>
          </w:rPr>
          <w:instrText xml:space="preserve"> PAGEREF _Toc39654571 \h </w:instrText>
        </w:r>
        <w:r w:rsidR="00FC042F">
          <w:rPr>
            <w:noProof/>
            <w:webHidden/>
          </w:rPr>
        </w:r>
        <w:r w:rsidR="00FC042F">
          <w:rPr>
            <w:noProof/>
            <w:webHidden/>
          </w:rPr>
          <w:fldChar w:fldCharType="separate"/>
        </w:r>
        <w:r>
          <w:rPr>
            <w:noProof/>
            <w:webHidden/>
          </w:rPr>
          <w:t>57</w:t>
        </w:r>
        <w:r w:rsidR="00FC042F">
          <w:rPr>
            <w:noProof/>
            <w:webHidden/>
          </w:rPr>
          <w:fldChar w:fldCharType="end"/>
        </w:r>
      </w:hyperlink>
    </w:p>
    <w:p w14:paraId="44B8F13D" w14:textId="5B3300B5"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2" w:history="1">
        <w:r w:rsidR="00FC042F" w:rsidRPr="00B92CC3">
          <w:rPr>
            <w:rStyle w:val="Hyperlink"/>
            <w:b/>
            <w:bCs/>
            <w:noProof/>
          </w:rPr>
          <w:t>Figure 29.</w:t>
        </w:r>
        <w:r w:rsidR="00FC042F" w:rsidRPr="00B92CC3">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sidR="00FC042F">
          <w:rPr>
            <w:noProof/>
            <w:webHidden/>
          </w:rPr>
          <w:tab/>
        </w:r>
        <w:r w:rsidR="00FC042F">
          <w:rPr>
            <w:noProof/>
            <w:webHidden/>
          </w:rPr>
          <w:fldChar w:fldCharType="begin"/>
        </w:r>
        <w:r w:rsidR="00FC042F">
          <w:rPr>
            <w:noProof/>
            <w:webHidden/>
          </w:rPr>
          <w:instrText xml:space="preserve"> PAGEREF _Toc39654572 \h </w:instrText>
        </w:r>
        <w:r w:rsidR="00FC042F">
          <w:rPr>
            <w:noProof/>
            <w:webHidden/>
          </w:rPr>
        </w:r>
        <w:r w:rsidR="00FC042F">
          <w:rPr>
            <w:noProof/>
            <w:webHidden/>
          </w:rPr>
          <w:fldChar w:fldCharType="separate"/>
        </w:r>
        <w:r>
          <w:rPr>
            <w:noProof/>
            <w:webHidden/>
          </w:rPr>
          <w:t>57</w:t>
        </w:r>
        <w:r w:rsidR="00FC042F">
          <w:rPr>
            <w:noProof/>
            <w:webHidden/>
          </w:rPr>
          <w:fldChar w:fldCharType="end"/>
        </w:r>
      </w:hyperlink>
    </w:p>
    <w:p w14:paraId="060B9079" w14:textId="2C842D0B"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3" w:history="1">
        <w:r w:rsidR="00FC042F" w:rsidRPr="00B92CC3">
          <w:rPr>
            <w:rStyle w:val="Hyperlink"/>
            <w:b/>
            <w:bCs/>
            <w:noProof/>
          </w:rPr>
          <w:t>Figure 30.</w:t>
        </w:r>
        <w:r w:rsidR="00FC042F" w:rsidRPr="00B92CC3">
          <w:rPr>
            <w:rStyle w:val="Hyperlink"/>
            <w:noProof/>
          </w:rPr>
          <w:t xml:space="preserve"> “Add to home screen” -functionality of the web application; the quiet path route planner can be "installed" on user's phone (A &amp; B) to appear similarly as installed apps (i.e. without web browser and address bar; C).</w:t>
        </w:r>
        <w:r w:rsidR="00FC042F">
          <w:rPr>
            <w:noProof/>
            <w:webHidden/>
          </w:rPr>
          <w:tab/>
        </w:r>
        <w:r w:rsidR="00FC042F">
          <w:rPr>
            <w:noProof/>
            <w:webHidden/>
          </w:rPr>
          <w:fldChar w:fldCharType="begin"/>
        </w:r>
        <w:r w:rsidR="00FC042F">
          <w:rPr>
            <w:noProof/>
            <w:webHidden/>
          </w:rPr>
          <w:instrText xml:space="preserve"> PAGEREF _Toc39654573 \h </w:instrText>
        </w:r>
        <w:r w:rsidR="00FC042F">
          <w:rPr>
            <w:noProof/>
            <w:webHidden/>
          </w:rPr>
        </w:r>
        <w:r w:rsidR="00FC042F">
          <w:rPr>
            <w:noProof/>
            <w:webHidden/>
          </w:rPr>
          <w:fldChar w:fldCharType="separate"/>
        </w:r>
        <w:r>
          <w:rPr>
            <w:noProof/>
            <w:webHidden/>
          </w:rPr>
          <w:t>58</w:t>
        </w:r>
        <w:r w:rsidR="00FC042F">
          <w:rPr>
            <w:noProof/>
            <w:webHidden/>
          </w:rPr>
          <w:fldChar w:fldCharType="end"/>
        </w:r>
      </w:hyperlink>
    </w:p>
    <w:p w14:paraId="04B2273C" w14:textId="30966F13"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4" w:history="1">
        <w:r w:rsidR="00FC042F" w:rsidRPr="00B92CC3">
          <w:rPr>
            <w:rStyle w:val="Hyperlink"/>
            <w:b/>
            <w:bCs/>
            <w:noProof/>
          </w:rPr>
          <w:t>Figure 31.</w:t>
        </w:r>
        <w:r w:rsidR="00FC042F" w:rsidRPr="00B92CC3">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4 \h </w:instrText>
        </w:r>
        <w:r w:rsidR="00FC042F">
          <w:rPr>
            <w:noProof/>
            <w:webHidden/>
          </w:rPr>
        </w:r>
        <w:r w:rsidR="00FC042F">
          <w:rPr>
            <w:noProof/>
            <w:webHidden/>
          </w:rPr>
          <w:fldChar w:fldCharType="separate"/>
        </w:r>
        <w:r>
          <w:rPr>
            <w:noProof/>
            <w:webHidden/>
          </w:rPr>
          <w:t>61</w:t>
        </w:r>
        <w:r w:rsidR="00FC042F">
          <w:rPr>
            <w:noProof/>
            <w:webHidden/>
          </w:rPr>
          <w:fldChar w:fldCharType="end"/>
        </w:r>
      </w:hyperlink>
    </w:p>
    <w:p w14:paraId="4197E1E4" w14:textId="476B08F6"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5" w:history="1">
        <w:r w:rsidR="00FC042F" w:rsidRPr="00B92CC3">
          <w:rPr>
            <w:rStyle w:val="Hyperlink"/>
            <w:b/>
            <w:bCs/>
            <w:noProof/>
          </w:rPr>
          <w:t>Figure 32.</w:t>
        </w:r>
        <w:r w:rsidR="00FC042F" w:rsidRPr="00B92CC3">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5 \h </w:instrText>
        </w:r>
        <w:r w:rsidR="00FC042F">
          <w:rPr>
            <w:noProof/>
            <w:webHidden/>
          </w:rPr>
        </w:r>
        <w:r w:rsidR="00FC042F">
          <w:rPr>
            <w:noProof/>
            <w:webHidden/>
          </w:rPr>
          <w:fldChar w:fldCharType="separate"/>
        </w:r>
        <w:r>
          <w:rPr>
            <w:noProof/>
            <w:webHidden/>
          </w:rPr>
          <w:t>62</w:t>
        </w:r>
        <w:r w:rsidR="00FC042F">
          <w:rPr>
            <w:noProof/>
            <w:webHidden/>
          </w:rPr>
          <w:fldChar w:fldCharType="end"/>
        </w:r>
      </w:hyperlink>
    </w:p>
    <w:p w14:paraId="7AC1D166" w14:textId="6ADE2157"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6" w:history="1">
        <w:r w:rsidR="00FC042F" w:rsidRPr="00B92CC3">
          <w:rPr>
            <w:rStyle w:val="Hyperlink"/>
            <w:b/>
            <w:bCs/>
            <w:noProof/>
          </w:rPr>
          <w:t>Figure 33.</w:t>
        </w:r>
        <w:r w:rsidR="00FC042F" w:rsidRPr="00B92CC3">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6 \h </w:instrText>
        </w:r>
        <w:r w:rsidR="00FC042F">
          <w:rPr>
            <w:noProof/>
            <w:webHidden/>
          </w:rPr>
        </w:r>
        <w:r w:rsidR="00FC042F">
          <w:rPr>
            <w:noProof/>
            <w:webHidden/>
          </w:rPr>
          <w:fldChar w:fldCharType="separate"/>
        </w:r>
        <w:r>
          <w:rPr>
            <w:noProof/>
            <w:webHidden/>
          </w:rPr>
          <w:t>63</w:t>
        </w:r>
        <w:r w:rsidR="00FC042F">
          <w:rPr>
            <w:noProof/>
            <w:webHidden/>
          </w:rPr>
          <w:fldChar w:fldCharType="end"/>
        </w:r>
      </w:hyperlink>
    </w:p>
    <w:p w14:paraId="788B33A2" w14:textId="55631477"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7" w:history="1">
        <w:r w:rsidR="00FC042F" w:rsidRPr="00B92CC3">
          <w:rPr>
            <w:rStyle w:val="Hyperlink"/>
            <w:b/>
            <w:bCs/>
            <w:noProof/>
          </w:rPr>
          <w:t>Figure 34.</w:t>
        </w:r>
        <w:r w:rsidR="00FC042F" w:rsidRPr="00B92CC3">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7 \h </w:instrText>
        </w:r>
        <w:r w:rsidR="00FC042F">
          <w:rPr>
            <w:noProof/>
            <w:webHidden/>
          </w:rPr>
        </w:r>
        <w:r w:rsidR="00FC042F">
          <w:rPr>
            <w:noProof/>
            <w:webHidden/>
          </w:rPr>
          <w:fldChar w:fldCharType="separate"/>
        </w:r>
        <w:r>
          <w:rPr>
            <w:noProof/>
            <w:webHidden/>
          </w:rPr>
          <w:t>64</w:t>
        </w:r>
        <w:r w:rsidR="00FC042F">
          <w:rPr>
            <w:noProof/>
            <w:webHidden/>
          </w:rPr>
          <w:fldChar w:fldCharType="end"/>
        </w:r>
      </w:hyperlink>
    </w:p>
    <w:p w14:paraId="0F48B82E" w14:textId="2016E734"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8" w:history="1">
        <w:r w:rsidR="00FC042F" w:rsidRPr="00B92CC3">
          <w:rPr>
            <w:rStyle w:val="Hyperlink"/>
            <w:b/>
            <w:bCs/>
            <w:noProof/>
          </w:rPr>
          <w:t>Figure 35.</w:t>
        </w:r>
        <w:r w:rsidR="00FC042F" w:rsidRPr="00B92CC3">
          <w:rPr>
            <w:rStyle w:val="Hyperlink"/>
            <w:noProof/>
          </w:rPr>
          <w:t xml:space="preserve"> Mean exposure (%) to traffic noise levels higher than 65 dB(A) on walks from homes to closest PT stops as (mean) percentage of total lengths of the walks (i.e. mean ER</w:t>
        </w:r>
        <w:r w:rsidR="00FC042F" w:rsidRPr="00B92CC3">
          <w:rPr>
            <w:rStyle w:val="Hyperlink"/>
            <w:noProof/>
            <w:vertAlign w:val="subscript"/>
          </w:rPr>
          <w:t xml:space="preserve">+65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8 \h </w:instrText>
        </w:r>
        <w:r w:rsidR="00FC042F">
          <w:rPr>
            <w:noProof/>
            <w:webHidden/>
          </w:rPr>
        </w:r>
        <w:r w:rsidR="00FC042F">
          <w:rPr>
            <w:noProof/>
            <w:webHidden/>
          </w:rPr>
          <w:fldChar w:fldCharType="separate"/>
        </w:r>
        <w:r>
          <w:rPr>
            <w:noProof/>
            <w:webHidden/>
          </w:rPr>
          <w:t>65</w:t>
        </w:r>
        <w:r w:rsidR="00FC042F">
          <w:rPr>
            <w:noProof/>
            <w:webHidden/>
          </w:rPr>
          <w:fldChar w:fldCharType="end"/>
        </w:r>
      </w:hyperlink>
    </w:p>
    <w:p w14:paraId="73CE6698" w14:textId="738FC13C"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79" w:history="1">
        <w:r w:rsidR="00FC042F" w:rsidRPr="00B92CC3">
          <w:rPr>
            <w:rStyle w:val="Hyperlink"/>
            <w:b/>
            <w:bCs/>
            <w:noProof/>
          </w:rPr>
          <w:t>Figure 36.</w:t>
        </w:r>
        <w:r w:rsidR="00FC042F" w:rsidRPr="00B92CC3">
          <w:rPr>
            <w:rStyle w:val="Hyperlink"/>
            <w:noProof/>
          </w:rPr>
          <w:t xml:space="preserve"> Mean exposure (%) to traffic noise levels higher than 70 dB(A) on walks from homes to closest PT stops as (mean) percentage of total lengths of the walks (i.e. mean ER</w:t>
        </w:r>
        <w:r w:rsidR="00FC042F" w:rsidRPr="00B92CC3">
          <w:rPr>
            <w:rStyle w:val="Hyperlink"/>
            <w:noProof/>
            <w:vertAlign w:val="subscript"/>
          </w:rPr>
          <w:t xml:space="preserve">+70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9 \h </w:instrText>
        </w:r>
        <w:r w:rsidR="00FC042F">
          <w:rPr>
            <w:noProof/>
            <w:webHidden/>
          </w:rPr>
        </w:r>
        <w:r w:rsidR="00FC042F">
          <w:rPr>
            <w:noProof/>
            <w:webHidden/>
          </w:rPr>
          <w:fldChar w:fldCharType="separate"/>
        </w:r>
        <w:r>
          <w:rPr>
            <w:noProof/>
            <w:webHidden/>
          </w:rPr>
          <w:t>66</w:t>
        </w:r>
        <w:r w:rsidR="00FC042F">
          <w:rPr>
            <w:noProof/>
            <w:webHidden/>
          </w:rPr>
          <w:fldChar w:fldCharType="end"/>
        </w:r>
      </w:hyperlink>
    </w:p>
    <w:p w14:paraId="5042C3AA" w14:textId="10E04EEC"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0" w:history="1">
        <w:r w:rsidR="00FC042F" w:rsidRPr="00B92CC3">
          <w:rPr>
            <w:rStyle w:val="Hyperlink"/>
            <w:b/>
            <w:bCs/>
            <w:noProof/>
          </w:rPr>
          <w:t>Figure 37.</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0 \h </w:instrText>
        </w:r>
        <w:r w:rsidR="00FC042F">
          <w:rPr>
            <w:noProof/>
            <w:webHidden/>
          </w:rPr>
        </w:r>
        <w:r w:rsidR="00FC042F">
          <w:rPr>
            <w:noProof/>
            <w:webHidden/>
          </w:rPr>
          <w:fldChar w:fldCharType="separate"/>
        </w:r>
        <w:r>
          <w:rPr>
            <w:noProof/>
            <w:webHidden/>
          </w:rPr>
          <w:t>68</w:t>
        </w:r>
        <w:r w:rsidR="00FC042F">
          <w:rPr>
            <w:noProof/>
            <w:webHidden/>
          </w:rPr>
          <w:fldChar w:fldCharType="end"/>
        </w:r>
      </w:hyperlink>
    </w:p>
    <w:p w14:paraId="2C5920B5" w14:textId="2A205027"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1" w:history="1">
        <w:r w:rsidR="00FC042F" w:rsidRPr="00B92CC3">
          <w:rPr>
            <w:rStyle w:val="Hyperlink"/>
            <w:b/>
            <w:bCs/>
            <w:noProof/>
          </w:rPr>
          <w:t>Figure 38.</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1 \h </w:instrText>
        </w:r>
        <w:r w:rsidR="00FC042F">
          <w:rPr>
            <w:noProof/>
            <w:webHidden/>
          </w:rPr>
        </w:r>
        <w:r w:rsidR="00FC042F">
          <w:rPr>
            <w:noProof/>
            <w:webHidden/>
          </w:rPr>
          <w:fldChar w:fldCharType="separate"/>
        </w:r>
        <w:r>
          <w:rPr>
            <w:noProof/>
            <w:webHidden/>
          </w:rPr>
          <w:t>69</w:t>
        </w:r>
        <w:r w:rsidR="00FC042F">
          <w:rPr>
            <w:noProof/>
            <w:webHidden/>
          </w:rPr>
          <w:fldChar w:fldCharType="end"/>
        </w:r>
      </w:hyperlink>
    </w:p>
    <w:p w14:paraId="72489252" w14:textId="531D7624"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2" w:history="1">
        <w:r w:rsidR="00FC042F" w:rsidRPr="00B92CC3">
          <w:rPr>
            <w:rStyle w:val="Hyperlink"/>
            <w:b/>
            <w:bCs/>
            <w:noProof/>
          </w:rPr>
          <w:t>Figure 39.</w:t>
        </w:r>
        <w:r w:rsidR="00FC042F" w:rsidRPr="00B92CC3">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FC042F">
          <w:rPr>
            <w:noProof/>
            <w:webHidden/>
          </w:rPr>
          <w:tab/>
        </w:r>
        <w:r w:rsidR="00FC042F">
          <w:rPr>
            <w:noProof/>
            <w:webHidden/>
          </w:rPr>
          <w:fldChar w:fldCharType="begin"/>
        </w:r>
        <w:r w:rsidR="00FC042F">
          <w:rPr>
            <w:noProof/>
            <w:webHidden/>
          </w:rPr>
          <w:instrText xml:space="preserve"> PAGEREF _Toc39654582 \h </w:instrText>
        </w:r>
        <w:r w:rsidR="00FC042F">
          <w:rPr>
            <w:noProof/>
            <w:webHidden/>
          </w:rPr>
        </w:r>
        <w:r w:rsidR="00FC042F">
          <w:rPr>
            <w:noProof/>
            <w:webHidden/>
          </w:rPr>
          <w:fldChar w:fldCharType="separate"/>
        </w:r>
        <w:r>
          <w:rPr>
            <w:noProof/>
            <w:webHidden/>
          </w:rPr>
          <w:t>81</w:t>
        </w:r>
        <w:r w:rsidR="00FC042F">
          <w:rPr>
            <w:noProof/>
            <w:webHidden/>
          </w:rPr>
          <w:fldChar w:fldCharType="end"/>
        </w:r>
      </w:hyperlink>
    </w:p>
    <w:p w14:paraId="65225A6F" w14:textId="3643870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3" w:history="1">
        <w:r w:rsidR="00FC042F" w:rsidRPr="00B92CC3">
          <w:rPr>
            <w:rStyle w:val="Hyperlink"/>
            <w:b/>
            <w:bCs/>
            <w:noProof/>
          </w:rPr>
          <w:t>Figure 40.</w:t>
        </w:r>
        <w:r w:rsidR="00FC042F" w:rsidRPr="00B92CC3">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sidR="00FC042F">
          <w:rPr>
            <w:noProof/>
            <w:webHidden/>
          </w:rPr>
          <w:tab/>
        </w:r>
        <w:r w:rsidR="00FC042F">
          <w:rPr>
            <w:noProof/>
            <w:webHidden/>
          </w:rPr>
          <w:fldChar w:fldCharType="begin"/>
        </w:r>
        <w:r w:rsidR="00FC042F">
          <w:rPr>
            <w:noProof/>
            <w:webHidden/>
          </w:rPr>
          <w:instrText xml:space="preserve"> PAGEREF _Toc39654583 \h </w:instrText>
        </w:r>
        <w:r w:rsidR="00FC042F">
          <w:rPr>
            <w:noProof/>
            <w:webHidden/>
          </w:rPr>
        </w:r>
        <w:r w:rsidR="00FC042F">
          <w:rPr>
            <w:noProof/>
            <w:webHidden/>
          </w:rPr>
          <w:fldChar w:fldCharType="separate"/>
        </w:r>
        <w:r>
          <w:rPr>
            <w:noProof/>
            <w:webHidden/>
          </w:rPr>
          <w:t>81</w:t>
        </w:r>
        <w:r w:rsidR="00FC042F">
          <w:rPr>
            <w:noProof/>
            <w:webHidden/>
          </w:rPr>
          <w:fldChar w:fldCharType="end"/>
        </w:r>
      </w:hyperlink>
    </w:p>
    <w:p w14:paraId="301D7CD0" w14:textId="71F43DE5" w:rsidR="00D908C2" w:rsidRPr="00862FE6" w:rsidRDefault="00D908C2" w:rsidP="00862FE6">
      <w:pPr>
        <w:ind w:left="284" w:hanging="284"/>
        <w:jc w:val="left"/>
      </w:pPr>
      <w:r w:rsidRPr="00F76A6C">
        <w:lastRenderedPageBreak/>
        <w:fldChar w:fldCharType="end"/>
      </w:r>
      <w:r w:rsidRPr="00F76A6C">
        <w:rPr>
          <w:b/>
          <w:bCs/>
          <w:sz w:val="30"/>
          <w:szCs w:val="30"/>
        </w:rPr>
        <w:t>LIST OF TABLES</w:t>
      </w:r>
    </w:p>
    <w:p w14:paraId="45BF4577" w14:textId="0A07EC61"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54584" w:history="1">
        <w:r w:rsidR="00FC042F" w:rsidRPr="00250A7B">
          <w:rPr>
            <w:rStyle w:val="Hyperlink"/>
            <w:b/>
            <w:bCs/>
            <w:noProof/>
          </w:rPr>
          <w:t>Table 1.</w:t>
        </w:r>
        <w:r w:rsidR="00FC042F" w:rsidRPr="00250A7B">
          <w:rPr>
            <w:rStyle w:val="Hyperlink"/>
            <w:noProof/>
          </w:rPr>
          <w:t xml:space="preserve"> Data sources used in the study. </w:t>
        </w:r>
        <w:r w:rsidR="00FC042F">
          <w:rPr>
            <w:noProof/>
            <w:webHidden/>
          </w:rPr>
          <w:tab/>
        </w:r>
        <w:r w:rsidR="00FC042F">
          <w:rPr>
            <w:noProof/>
            <w:webHidden/>
          </w:rPr>
          <w:fldChar w:fldCharType="begin"/>
        </w:r>
        <w:r w:rsidR="00FC042F">
          <w:rPr>
            <w:noProof/>
            <w:webHidden/>
          </w:rPr>
          <w:instrText xml:space="preserve"> PAGEREF _Toc39654584 \h </w:instrText>
        </w:r>
        <w:r w:rsidR="00FC042F">
          <w:rPr>
            <w:noProof/>
            <w:webHidden/>
          </w:rPr>
        </w:r>
        <w:r w:rsidR="00FC042F">
          <w:rPr>
            <w:noProof/>
            <w:webHidden/>
          </w:rPr>
          <w:fldChar w:fldCharType="separate"/>
        </w:r>
        <w:r w:rsidR="007C7B9D">
          <w:rPr>
            <w:noProof/>
            <w:webHidden/>
          </w:rPr>
          <w:t>20</w:t>
        </w:r>
        <w:r w:rsidR="00FC042F">
          <w:rPr>
            <w:noProof/>
            <w:webHidden/>
          </w:rPr>
          <w:fldChar w:fldCharType="end"/>
        </w:r>
      </w:hyperlink>
    </w:p>
    <w:p w14:paraId="55D8B13C" w14:textId="4C24594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5" w:history="1">
        <w:r w:rsidR="00FC042F" w:rsidRPr="00250A7B">
          <w:rPr>
            <w:rStyle w:val="Hyperlink"/>
            <w:b/>
            <w:bCs/>
            <w:noProof/>
          </w:rPr>
          <w:t>Table 2.</w:t>
        </w:r>
        <w:r w:rsidR="00FC042F" w:rsidRPr="00250A7B">
          <w:rPr>
            <w:rStyle w:val="Hyperlink"/>
            <w:noProof/>
          </w:rPr>
          <w:t xml:space="preserve"> Query strings for street network data downloads to be used with Overpass API and OSMnx python library.</w:t>
        </w:r>
        <w:r w:rsidR="00FC042F">
          <w:rPr>
            <w:noProof/>
            <w:webHidden/>
          </w:rPr>
          <w:tab/>
        </w:r>
        <w:r w:rsidR="00FC042F">
          <w:rPr>
            <w:noProof/>
            <w:webHidden/>
          </w:rPr>
          <w:fldChar w:fldCharType="begin"/>
        </w:r>
        <w:r w:rsidR="00FC042F">
          <w:rPr>
            <w:noProof/>
            <w:webHidden/>
          </w:rPr>
          <w:instrText xml:space="preserve"> PAGEREF _Toc39654585 \h </w:instrText>
        </w:r>
        <w:r w:rsidR="00FC042F">
          <w:rPr>
            <w:noProof/>
            <w:webHidden/>
          </w:rPr>
        </w:r>
        <w:r w:rsidR="00FC042F">
          <w:rPr>
            <w:noProof/>
            <w:webHidden/>
          </w:rPr>
          <w:fldChar w:fldCharType="separate"/>
        </w:r>
        <w:r>
          <w:rPr>
            <w:noProof/>
            <w:webHidden/>
          </w:rPr>
          <w:t>25</w:t>
        </w:r>
        <w:r w:rsidR="00FC042F">
          <w:rPr>
            <w:noProof/>
            <w:webHidden/>
          </w:rPr>
          <w:fldChar w:fldCharType="end"/>
        </w:r>
      </w:hyperlink>
    </w:p>
    <w:p w14:paraId="75141DD1" w14:textId="55434A0C"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6" w:history="1">
        <w:r w:rsidR="00FC042F" w:rsidRPr="00250A7B">
          <w:rPr>
            <w:rStyle w:val="Hyperlink"/>
            <w:b/>
            <w:bCs/>
            <w:noProof/>
          </w:rPr>
          <w:t>Table 3.</w:t>
        </w:r>
        <w:r w:rsidR="00FC042F" w:rsidRPr="00250A7B">
          <w:rPr>
            <w:rStyle w:val="Hyperlink"/>
            <w:noProof/>
          </w:rPr>
          <w:t xml:space="preserve"> The noise exposure indices that were defined for measuring dynamic traffic noise exposure and reduction in noise exposure on quiet paths.</w:t>
        </w:r>
        <w:r w:rsidR="00FC042F">
          <w:rPr>
            <w:noProof/>
            <w:webHidden/>
          </w:rPr>
          <w:tab/>
        </w:r>
        <w:r w:rsidR="00FC042F">
          <w:rPr>
            <w:noProof/>
            <w:webHidden/>
          </w:rPr>
          <w:fldChar w:fldCharType="begin"/>
        </w:r>
        <w:r w:rsidR="00FC042F">
          <w:rPr>
            <w:noProof/>
            <w:webHidden/>
          </w:rPr>
          <w:instrText xml:space="preserve"> PAGEREF _Toc39654586 \h </w:instrText>
        </w:r>
        <w:r w:rsidR="00FC042F">
          <w:rPr>
            <w:noProof/>
            <w:webHidden/>
          </w:rPr>
        </w:r>
        <w:r w:rsidR="00FC042F">
          <w:rPr>
            <w:noProof/>
            <w:webHidden/>
          </w:rPr>
          <w:fldChar w:fldCharType="separate"/>
        </w:r>
        <w:r>
          <w:rPr>
            <w:noProof/>
            <w:webHidden/>
          </w:rPr>
          <w:t>38</w:t>
        </w:r>
        <w:r w:rsidR="00FC042F">
          <w:rPr>
            <w:noProof/>
            <w:webHidden/>
          </w:rPr>
          <w:fldChar w:fldCharType="end"/>
        </w:r>
      </w:hyperlink>
    </w:p>
    <w:p w14:paraId="1FC8BEA8" w14:textId="7513F512"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7" w:history="1">
        <w:r w:rsidR="00FC042F" w:rsidRPr="00250A7B">
          <w:rPr>
            <w:rStyle w:val="Hyperlink"/>
            <w:b/>
            <w:bCs/>
            <w:noProof/>
          </w:rPr>
          <w:t>Table 4.</w:t>
        </w:r>
        <w:r w:rsidR="00FC042F" w:rsidRPr="00250A7B">
          <w:rPr>
            <w:rStyle w:val="Hyperlink"/>
            <w:noProof/>
          </w:rPr>
          <w:t xml:space="preserve"> Parameters used in public transport itinerary planning with Digitransit routing API.</w:t>
        </w:r>
        <w:r w:rsidR="00FC042F">
          <w:rPr>
            <w:noProof/>
            <w:webHidden/>
          </w:rPr>
          <w:tab/>
        </w:r>
        <w:r w:rsidR="00FC042F">
          <w:rPr>
            <w:noProof/>
            <w:webHidden/>
          </w:rPr>
          <w:fldChar w:fldCharType="begin"/>
        </w:r>
        <w:r w:rsidR="00FC042F">
          <w:rPr>
            <w:noProof/>
            <w:webHidden/>
          </w:rPr>
          <w:instrText xml:space="preserve"> PAGEREF _Toc39654587 \h </w:instrText>
        </w:r>
        <w:r w:rsidR="00FC042F">
          <w:rPr>
            <w:noProof/>
            <w:webHidden/>
          </w:rPr>
        </w:r>
        <w:r w:rsidR="00FC042F">
          <w:rPr>
            <w:noProof/>
            <w:webHidden/>
          </w:rPr>
          <w:fldChar w:fldCharType="separate"/>
        </w:r>
        <w:r>
          <w:rPr>
            <w:noProof/>
            <w:webHidden/>
          </w:rPr>
          <w:t>44</w:t>
        </w:r>
        <w:r w:rsidR="00FC042F">
          <w:rPr>
            <w:noProof/>
            <w:webHidden/>
          </w:rPr>
          <w:fldChar w:fldCharType="end"/>
        </w:r>
      </w:hyperlink>
    </w:p>
    <w:p w14:paraId="734703E0" w14:textId="36D85D27"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8" w:history="1">
        <w:r w:rsidR="00FC042F" w:rsidRPr="00250A7B">
          <w:rPr>
            <w:rStyle w:val="Hyperlink"/>
            <w:b/>
            <w:bCs/>
            <w:noProof/>
          </w:rPr>
          <w:t>Table 5.</w:t>
        </w:r>
        <w:r w:rsidR="00FC042F" w:rsidRPr="00250A7B">
          <w:rPr>
            <w:rStyle w:val="Hyperlink"/>
            <w:noProof/>
          </w:rPr>
          <w:t xml:space="preserve"> Descriptive statistics of the length of the shortest paths to PT stops and commuting destinations (i.e. workplaces), both separately and combined (n=31291).</w:t>
        </w:r>
        <w:r w:rsidR="00FC042F">
          <w:rPr>
            <w:noProof/>
            <w:webHidden/>
          </w:rPr>
          <w:tab/>
        </w:r>
        <w:r w:rsidR="00FC042F">
          <w:rPr>
            <w:noProof/>
            <w:webHidden/>
          </w:rPr>
          <w:fldChar w:fldCharType="begin"/>
        </w:r>
        <w:r w:rsidR="00FC042F">
          <w:rPr>
            <w:noProof/>
            <w:webHidden/>
          </w:rPr>
          <w:instrText xml:space="preserve"> PAGEREF _Toc39654588 \h </w:instrText>
        </w:r>
        <w:r w:rsidR="00FC042F">
          <w:rPr>
            <w:noProof/>
            <w:webHidden/>
          </w:rPr>
        </w:r>
        <w:r w:rsidR="00FC042F">
          <w:rPr>
            <w:noProof/>
            <w:webHidden/>
          </w:rPr>
          <w:fldChar w:fldCharType="separate"/>
        </w:r>
        <w:r>
          <w:rPr>
            <w:noProof/>
            <w:webHidden/>
          </w:rPr>
          <w:t>47</w:t>
        </w:r>
        <w:r w:rsidR="00FC042F">
          <w:rPr>
            <w:noProof/>
            <w:webHidden/>
          </w:rPr>
          <w:fldChar w:fldCharType="end"/>
        </w:r>
      </w:hyperlink>
    </w:p>
    <w:p w14:paraId="066CA835" w14:textId="64A3065B"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89" w:history="1">
        <w:r w:rsidR="00FC042F" w:rsidRPr="00250A7B">
          <w:rPr>
            <w:rStyle w:val="Hyperlink"/>
            <w:b/>
            <w:bCs/>
            <w:noProof/>
          </w:rPr>
          <w:t>Table 6.</w:t>
        </w:r>
        <w:r w:rsidR="00FC042F" w:rsidRPr="00250A7B">
          <w:rPr>
            <w:rStyle w:val="Hyperlink"/>
            <w:noProof/>
          </w:rPr>
          <w:t xml:space="preserve"> Descriptions of the path properties returned by the quiet path routing API.</w:t>
        </w:r>
        <w:r w:rsidR="00FC042F">
          <w:rPr>
            <w:noProof/>
            <w:webHidden/>
          </w:rPr>
          <w:tab/>
        </w:r>
        <w:r w:rsidR="00FC042F">
          <w:rPr>
            <w:noProof/>
            <w:webHidden/>
          </w:rPr>
          <w:fldChar w:fldCharType="begin"/>
        </w:r>
        <w:r w:rsidR="00FC042F">
          <w:rPr>
            <w:noProof/>
            <w:webHidden/>
          </w:rPr>
          <w:instrText xml:space="preserve"> PAGEREF _Toc39654589 \h </w:instrText>
        </w:r>
        <w:r w:rsidR="00FC042F">
          <w:rPr>
            <w:noProof/>
            <w:webHidden/>
          </w:rPr>
        </w:r>
        <w:r w:rsidR="00FC042F">
          <w:rPr>
            <w:noProof/>
            <w:webHidden/>
          </w:rPr>
          <w:fldChar w:fldCharType="separate"/>
        </w:r>
        <w:r>
          <w:rPr>
            <w:noProof/>
            <w:webHidden/>
          </w:rPr>
          <w:t>51</w:t>
        </w:r>
        <w:r w:rsidR="00FC042F">
          <w:rPr>
            <w:noProof/>
            <w:webHidden/>
          </w:rPr>
          <w:fldChar w:fldCharType="end"/>
        </w:r>
      </w:hyperlink>
    </w:p>
    <w:p w14:paraId="117DA83D" w14:textId="3FC8BB81"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0" w:history="1">
        <w:r w:rsidR="00FC042F" w:rsidRPr="00250A7B">
          <w:rPr>
            <w:rStyle w:val="Hyperlink"/>
            <w:b/>
            <w:bCs/>
            <w:noProof/>
          </w:rPr>
          <w:t>Table 7.</w:t>
        </w:r>
        <w:r w:rsidR="00FC042F" w:rsidRPr="00250A7B">
          <w:rPr>
            <w:rStyle w:val="Hyperlink"/>
            <w:noProof/>
          </w:rPr>
          <w:t xml:space="preserve"> Minor features and functionalities of the route planner UI that aim to improve the overall user experience of the application.</w:t>
        </w:r>
        <w:r w:rsidR="00FC042F">
          <w:rPr>
            <w:noProof/>
            <w:webHidden/>
          </w:rPr>
          <w:tab/>
        </w:r>
        <w:r w:rsidR="00FC042F">
          <w:rPr>
            <w:noProof/>
            <w:webHidden/>
          </w:rPr>
          <w:fldChar w:fldCharType="begin"/>
        </w:r>
        <w:r w:rsidR="00FC042F">
          <w:rPr>
            <w:noProof/>
            <w:webHidden/>
          </w:rPr>
          <w:instrText xml:space="preserve"> PAGEREF _Toc39654590 \h </w:instrText>
        </w:r>
        <w:r w:rsidR="00FC042F">
          <w:rPr>
            <w:noProof/>
            <w:webHidden/>
          </w:rPr>
        </w:r>
        <w:r w:rsidR="00FC042F">
          <w:rPr>
            <w:noProof/>
            <w:webHidden/>
          </w:rPr>
          <w:fldChar w:fldCharType="separate"/>
        </w:r>
        <w:r>
          <w:rPr>
            <w:noProof/>
            <w:webHidden/>
          </w:rPr>
          <w:t>55</w:t>
        </w:r>
        <w:r w:rsidR="00FC042F">
          <w:rPr>
            <w:noProof/>
            <w:webHidden/>
          </w:rPr>
          <w:fldChar w:fldCharType="end"/>
        </w:r>
      </w:hyperlink>
    </w:p>
    <w:p w14:paraId="1CABDB5E" w14:textId="0A58DCEB"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1" w:history="1">
        <w:r w:rsidR="00FC042F" w:rsidRPr="00250A7B">
          <w:rPr>
            <w:rStyle w:val="Hyperlink"/>
            <w:b/>
            <w:bCs/>
            <w:noProof/>
          </w:rPr>
          <w:t>Table 8.</w:t>
        </w:r>
        <w:r w:rsidR="00FC042F" w:rsidRPr="00250A7B">
          <w:rPr>
            <w:rStyle w:val="Hyperlink"/>
            <w:noProof/>
          </w:rPr>
          <w:t xml:space="preserve"> Descriptive statistics of exposure to traffic noise on the first walks of public transport itineraries to workplaces and on direct walks to nearby workplaces (n=30160).</w:t>
        </w:r>
        <w:r w:rsidR="00FC042F">
          <w:rPr>
            <w:noProof/>
            <w:webHidden/>
          </w:rPr>
          <w:tab/>
        </w:r>
        <w:r w:rsidR="00FC042F">
          <w:rPr>
            <w:noProof/>
            <w:webHidden/>
          </w:rPr>
          <w:fldChar w:fldCharType="begin"/>
        </w:r>
        <w:r w:rsidR="00FC042F">
          <w:rPr>
            <w:noProof/>
            <w:webHidden/>
          </w:rPr>
          <w:instrText xml:space="preserve"> PAGEREF _Toc39654591 \h </w:instrText>
        </w:r>
        <w:r w:rsidR="00FC042F">
          <w:rPr>
            <w:noProof/>
            <w:webHidden/>
          </w:rPr>
        </w:r>
        <w:r w:rsidR="00FC042F">
          <w:rPr>
            <w:noProof/>
            <w:webHidden/>
          </w:rPr>
          <w:fldChar w:fldCharType="separate"/>
        </w:r>
        <w:r>
          <w:rPr>
            <w:noProof/>
            <w:webHidden/>
          </w:rPr>
          <w:t>59</w:t>
        </w:r>
        <w:r w:rsidR="00FC042F">
          <w:rPr>
            <w:noProof/>
            <w:webHidden/>
          </w:rPr>
          <w:fldChar w:fldCharType="end"/>
        </w:r>
      </w:hyperlink>
    </w:p>
    <w:p w14:paraId="080B6943" w14:textId="75208468"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2" w:history="1">
        <w:r w:rsidR="00FC042F" w:rsidRPr="00250A7B">
          <w:rPr>
            <w:rStyle w:val="Hyperlink"/>
            <w:b/>
            <w:bCs/>
            <w:noProof/>
          </w:rPr>
          <w:t>Table 9.</w:t>
        </w:r>
        <w:r w:rsidR="00FC042F" w:rsidRPr="00250A7B">
          <w:rPr>
            <w:rStyle w:val="Hyperlink"/>
            <w:noProof/>
          </w:rPr>
          <w:t xml:space="preserve"> Descriptive statistics of exposure to traffic noise on the first walks of public transport itineraries to workplaces (direct walks to nearby workplaces are filtered out, n=17891).</w:t>
        </w:r>
        <w:r w:rsidR="00FC042F">
          <w:rPr>
            <w:noProof/>
            <w:webHidden/>
          </w:rPr>
          <w:tab/>
        </w:r>
        <w:r w:rsidR="00FC042F">
          <w:rPr>
            <w:noProof/>
            <w:webHidden/>
          </w:rPr>
          <w:fldChar w:fldCharType="begin"/>
        </w:r>
        <w:r w:rsidR="00FC042F">
          <w:rPr>
            <w:noProof/>
            <w:webHidden/>
          </w:rPr>
          <w:instrText xml:space="preserve"> PAGEREF _Toc39654592 \h </w:instrText>
        </w:r>
        <w:r w:rsidR="00FC042F">
          <w:rPr>
            <w:noProof/>
            <w:webHidden/>
          </w:rPr>
        </w:r>
        <w:r w:rsidR="00FC042F">
          <w:rPr>
            <w:noProof/>
            <w:webHidden/>
          </w:rPr>
          <w:fldChar w:fldCharType="separate"/>
        </w:r>
        <w:r>
          <w:rPr>
            <w:noProof/>
            <w:webHidden/>
          </w:rPr>
          <w:t>59</w:t>
        </w:r>
        <w:r w:rsidR="00FC042F">
          <w:rPr>
            <w:noProof/>
            <w:webHidden/>
          </w:rPr>
          <w:fldChar w:fldCharType="end"/>
        </w:r>
      </w:hyperlink>
    </w:p>
    <w:p w14:paraId="38D1E716" w14:textId="27D66D0D"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3" w:history="1">
        <w:r w:rsidR="00FC042F" w:rsidRPr="00250A7B">
          <w:rPr>
            <w:rStyle w:val="Hyperlink"/>
            <w:b/>
            <w:bCs/>
            <w:noProof/>
          </w:rPr>
          <w:t>Table 10.</w:t>
        </w:r>
        <w:r w:rsidR="00FC042F" w:rsidRPr="00250A7B">
          <w:rPr>
            <w:rStyle w:val="Hyperlink"/>
            <w:noProof/>
          </w:rPr>
          <w:t xml:space="preserve">  Descriptive statistics of the achievable reductions in noise exposure index ER</w:t>
        </w:r>
        <w:r w:rsidR="00FC042F" w:rsidRPr="00250A7B">
          <w:rPr>
            <w:rStyle w:val="Hyperlink"/>
            <w:noProof/>
            <w:vertAlign w:val="subscript"/>
          </w:rPr>
          <w:t xml:space="preserve">+65dB </w:t>
        </w:r>
        <w:r w:rsidR="00FC042F" w:rsidRPr="00250A7B">
          <w:rPr>
            <w:rStyle w:val="Hyperlink"/>
            <w:noProof/>
          </w:rPr>
          <w:t>on different subsets of the paths. The subsets were defined by 1) the length of the shortest path, 2) the length difference of the quiet path and 3) the initial ER</w:t>
        </w:r>
        <w:r w:rsidR="00FC042F" w:rsidRPr="00250A7B">
          <w:rPr>
            <w:rStyle w:val="Hyperlink"/>
            <w:noProof/>
            <w:vertAlign w:val="subscript"/>
          </w:rPr>
          <w:t xml:space="preserve">+65dB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338, n</w:t>
        </w:r>
        <w:r w:rsidR="00FC042F" w:rsidRPr="00250A7B">
          <w:rPr>
            <w:rStyle w:val="Hyperlink"/>
            <w:noProof/>
            <w:vertAlign w:val="subscript"/>
          </w:rPr>
          <w:t xml:space="preserve">700-1300m </w:t>
        </w:r>
        <w:r w:rsidR="00FC042F" w:rsidRPr="00250A7B">
          <w:rPr>
            <w:rStyle w:val="Hyperlink"/>
            <w:noProof/>
          </w:rPr>
          <w:t>= 7842).</w:t>
        </w:r>
        <w:r w:rsidR="00FC042F">
          <w:rPr>
            <w:noProof/>
            <w:webHidden/>
          </w:rPr>
          <w:tab/>
        </w:r>
        <w:r w:rsidR="00FC042F">
          <w:rPr>
            <w:noProof/>
            <w:webHidden/>
          </w:rPr>
          <w:fldChar w:fldCharType="begin"/>
        </w:r>
        <w:r w:rsidR="00FC042F">
          <w:rPr>
            <w:noProof/>
            <w:webHidden/>
          </w:rPr>
          <w:instrText xml:space="preserve"> PAGEREF _Toc39654593 \h </w:instrText>
        </w:r>
        <w:r w:rsidR="00FC042F">
          <w:rPr>
            <w:noProof/>
            <w:webHidden/>
          </w:rPr>
        </w:r>
        <w:r w:rsidR="00FC042F">
          <w:rPr>
            <w:noProof/>
            <w:webHidden/>
          </w:rPr>
          <w:fldChar w:fldCharType="separate"/>
        </w:r>
        <w:r>
          <w:rPr>
            <w:noProof/>
            <w:webHidden/>
          </w:rPr>
          <w:t>70</w:t>
        </w:r>
        <w:r w:rsidR="00FC042F">
          <w:rPr>
            <w:noProof/>
            <w:webHidden/>
          </w:rPr>
          <w:fldChar w:fldCharType="end"/>
        </w:r>
      </w:hyperlink>
    </w:p>
    <w:p w14:paraId="679B1639" w14:textId="0688C610"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4" w:history="1">
        <w:r w:rsidR="00FC042F" w:rsidRPr="00250A7B">
          <w:rPr>
            <w:rStyle w:val="Hyperlink"/>
            <w:b/>
            <w:bCs/>
            <w:noProof/>
          </w:rPr>
          <w:t>Table 11.</w:t>
        </w:r>
        <w:r w:rsidR="00FC042F" w:rsidRPr="00250A7B">
          <w:rPr>
            <w:rStyle w:val="Hyperlink"/>
            <w:noProof/>
          </w:rPr>
          <w:t xml:space="preserve"> Descriptive statistics of the achievable reductions in noise exposure index dB</w:t>
        </w:r>
        <w:r w:rsidR="00FC042F" w:rsidRPr="00250A7B">
          <w:rPr>
            <w:rStyle w:val="Hyperlink"/>
            <w:noProof/>
            <w:vertAlign w:val="subscript"/>
          </w:rPr>
          <w:t xml:space="preserve">mean </w:t>
        </w:r>
        <w:r w:rsidR="00FC042F" w:rsidRPr="00250A7B">
          <w:rPr>
            <w:rStyle w:val="Hyperlink"/>
            <w:noProof/>
          </w:rPr>
          <w:t>on different subsets of the paths. The subsets were defined by 1) the length of the shortest path, 2) the length difference of the quiet path and 3) the initial dB</w:t>
        </w:r>
        <w:r w:rsidR="00FC042F" w:rsidRPr="00250A7B">
          <w:rPr>
            <w:rStyle w:val="Hyperlink"/>
            <w:noProof/>
            <w:vertAlign w:val="subscript"/>
          </w:rPr>
          <w:t xml:space="preserve">mean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103, n</w:t>
        </w:r>
        <w:r w:rsidR="00FC042F" w:rsidRPr="00250A7B">
          <w:rPr>
            <w:rStyle w:val="Hyperlink"/>
            <w:noProof/>
            <w:vertAlign w:val="subscript"/>
          </w:rPr>
          <w:t xml:space="preserve">700-1300m </w:t>
        </w:r>
        <w:r w:rsidR="00FC042F" w:rsidRPr="00250A7B">
          <w:rPr>
            <w:rStyle w:val="Hyperlink"/>
            <w:noProof/>
          </w:rPr>
          <w:t>= 6925).</w:t>
        </w:r>
        <w:r w:rsidR="00FC042F">
          <w:rPr>
            <w:noProof/>
            <w:webHidden/>
          </w:rPr>
          <w:tab/>
        </w:r>
        <w:r w:rsidR="00FC042F">
          <w:rPr>
            <w:noProof/>
            <w:webHidden/>
          </w:rPr>
          <w:fldChar w:fldCharType="begin"/>
        </w:r>
        <w:r w:rsidR="00FC042F">
          <w:rPr>
            <w:noProof/>
            <w:webHidden/>
          </w:rPr>
          <w:instrText xml:space="preserve"> PAGEREF _Toc39654594 \h </w:instrText>
        </w:r>
        <w:r w:rsidR="00FC042F">
          <w:rPr>
            <w:noProof/>
            <w:webHidden/>
          </w:rPr>
        </w:r>
        <w:r w:rsidR="00FC042F">
          <w:rPr>
            <w:noProof/>
            <w:webHidden/>
          </w:rPr>
          <w:fldChar w:fldCharType="separate"/>
        </w:r>
        <w:r>
          <w:rPr>
            <w:noProof/>
            <w:webHidden/>
          </w:rPr>
          <w:t>71</w:t>
        </w:r>
        <w:r w:rsidR="00FC042F">
          <w:rPr>
            <w:noProof/>
            <w:webHidden/>
          </w:rPr>
          <w:fldChar w:fldCharType="end"/>
        </w:r>
      </w:hyperlink>
    </w:p>
    <w:p w14:paraId="43B083BD" w14:textId="035FAD9C"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5" w:history="1">
        <w:r w:rsidR="00FC042F" w:rsidRPr="00250A7B">
          <w:rPr>
            <w:rStyle w:val="Hyperlink"/>
            <w:b/>
            <w:bCs/>
            <w:noProof/>
          </w:rPr>
          <w:t>Table 12.</w:t>
        </w:r>
        <w:r w:rsidR="00FC042F" w:rsidRPr="00250A7B">
          <w:rPr>
            <w:rStyle w:val="Hyperlink"/>
            <w:noProof/>
          </w:rPr>
          <w:t xml:space="preserve"> Differences in path length between shortest paths and reference paths (n=31228).</w:t>
        </w:r>
        <w:r w:rsidR="00FC042F">
          <w:rPr>
            <w:noProof/>
            <w:webHidden/>
          </w:rPr>
          <w:tab/>
        </w:r>
        <w:r w:rsidR="00FC042F">
          <w:rPr>
            <w:noProof/>
            <w:webHidden/>
          </w:rPr>
          <w:fldChar w:fldCharType="begin"/>
        </w:r>
        <w:r w:rsidR="00FC042F">
          <w:rPr>
            <w:noProof/>
            <w:webHidden/>
          </w:rPr>
          <w:instrText xml:space="preserve"> PAGEREF _Toc39654595 \h </w:instrText>
        </w:r>
        <w:r w:rsidR="00FC042F">
          <w:rPr>
            <w:noProof/>
            <w:webHidden/>
          </w:rPr>
        </w:r>
        <w:r w:rsidR="00FC042F">
          <w:rPr>
            <w:noProof/>
            <w:webHidden/>
          </w:rPr>
          <w:fldChar w:fldCharType="separate"/>
        </w:r>
        <w:r>
          <w:rPr>
            <w:noProof/>
            <w:webHidden/>
          </w:rPr>
          <w:t>72</w:t>
        </w:r>
        <w:r w:rsidR="00FC042F">
          <w:rPr>
            <w:noProof/>
            <w:webHidden/>
          </w:rPr>
          <w:fldChar w:fldCharType="end"/>
        </w:r>
      </w:hyperlink>
    </w:p>
    <w:p w14:paraId="65BACD3D" w14:textId="2E429960" w:rsidR="00FC042F" w:rsidRDefault="007C7B9D">
      <w:pPr>
        <w:pStyle w:val="TableofFigures"/>
        <w:tabs>
          <w:tab w:val="right" w:leader="dot" w:pos="9622"/>
        </w:tabs>
        <w:rPr>
          <w:rFonts w:asciiTheme="minorHAnsi" w:eastAsiaTheme="minorEastAsia" w:hAnsiTheme="minorHAnsi" w:cstheme="minorBidi"/>
          <w:noProof/>
          <w:sz w:val="24"/>
          <w:lang w:val="en-FI"/>
        </w:rPr>
      </w:pPr>
      <w:hyperlink w:anchor="_Toc39654596" w:history="1">
        <w:r w:rsidR="00FC042F" w:rsidRPr="00250A7B">
          <w:rPr>
            <w:rStyle w:val="Hyperlink"/>
            <w:b/>
            <w:bCs/>
            <w:noProof/>
          </w:rPr>
          <w:t>Table 13.</w:t>
        </w:r>
        <w:r w:rsidR="00FC042F" w:rsidRPr="00250A7B">
          <w:rPr>
            <w:rStyle w:val="Hyperlink"/>
            <w:noProof/>
          </w:rPr>
          <w:t xml:space="preserve"> Statistics of offsets (i.e. distances) between the origin and destination points of the paths and the origin and destination points of the reference paths.</w:t>
        </w:r>
        <w:r w:rsidR="00FC042F">
          <w:rPr>
            <w:noProof/>
            <w:webHidden/>
          </w:rPr>
          <w:tab/>
        </w:r>
        <w:r w:rsidR="00FC042F">
          <w:rPr>
            <w:noProof/>
            <w:webHidden/>
          </w:rPr>
          <w:fldChar w:fldCharType="begin"/>
        </w:r>
        <w:r w:rsidR="00FC042F">
          <w:rPr>
            <w:noProof/>
            <w:webHidden/>
          </w:rPr>
          <w:instrText xml:space="preserve"> PAGEREF _Toc39654596 \h </w:instrText>
        </w:r>
        <w:r w:rsidR="00FC042F">
          <w:rPr>
            <w:noProof/>
            <w:webHidden/>
          </w:rPr>
        </w:r>
        <w:r w:rsidR="00FC042F">
          <w:rPr>
            <w:noProof/>
            <w:webHidden/>
          </w:rPr>
          <w:fldChar w:fldCharType="separate"/>
        </w:r>
        <w:r>
          <w:rPr>
            <w:noProof/>
            <w:webHidden/>
          </w:rPr>
          <w:t>72</w:t>
        </w:r>
        <w:r w:rsidR="00FC042F">
          <w:rPr>
            <w:noProof/>
            <w:webHidden/>
          </w:rPr>
          <w:fldChar w:fldCharType="end"/>
        </w:r>
      </w:hyperlink>
    </w:p>
    <w:p w14:paraId="2CB65C54" w14:textId="4A60865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1"/>
            <w:commentRangeStart w:id="2"/>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1"/>
            <w:r w:rsidR="008A1CCA">
              <w:rPr>
                <w:rStyle w:val="CommentReference"/>
              </w:rPr>
              <w:commentReference w:id="1"/>
            </w:r>
            <w:r w:rsidR="0055374D">
              <w:rPr>
                <w:rStyle w:val="CommentReference"/>
              </w:rPr>
              <w:commentReference w:id="2"/>
            </w:r>
          </w:p>
        </w:tc>
      </w:tr>
      <w:commentRangeEnd w:id="2"/>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3" w:name="_Toc39657536"/>
      <w:commentRangeStart w:id="4"/>
      <w:commentRangeStart w:id="5"/>
      <w:r w:rsidRPr="00F76A6C">
        <w:lastRenderedPageBreak/>
        <w:t>INTRODUCTION</w:t>
      </w:r>
      <w:commentRangeEnd w:id="4"/>
      <w:r w:rsidR="00FA19F5" w:rsidRPr="00F76A6C">
        <w:rPr>
          <w:rStyle w:val="CommentReference"/>
          <w:rFonts w:eastAsiaTheme="minorHAnsi" w:cs="Times New Roman"/>
          <w:b w:val="0"/>
          <w:color w:val="auto"/>
          <w:spacing w:val="0"/>
        </w:rPr>
        <w:commentReference w:id="4"/>
      </w:r>
      <w:commentRangeEnd w:id="5"/>
      <w:r w:rsidR="0055374D">
        <w:rPr>
          <w:rStyle w:val="CommentReference"/>
          <w:rFonts w:eastAsiaTheme="minorHAnsi" w:cs="Times New Roman"/>
          <w:b w:val="0"/>
          <w:color w:val="auto"/>
          <w:spacing w:val="0"/>
        </w:rPr>
        <w:commentReference w:id="5"/>
      </w:r>
      <w:bookmarkEnd w:id="3"/>
    </w:p>
    <w:p w14:paraId="1CAC0CF4" w14:textId="224E0497"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w:t>
      </w:r>
      <w:r w:rsidR="0081526A">
        <w:t xml:space="preserve"> not</w:t>
      </w:r>
      <w:r w:rsidR="00C70089" w:rsidRPr="00F76A6C">
        <w:t xml:space="preserve">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6"/>
      <w:commentRangeStart w:id="7"/>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6"/>
      <w:r w:rsidR="00C53215" w:rsidRPr="00F76A6C">
        <w:rPr>
          <w:rStyle w:val="CommentReference"/>
        </w:rPr>
        <w:commentReference w:id="6"/>
      </w:r>
      <w:commentRangeEnd w:id="7"/>
      <w:r w:rsidR="00F97CC4">
        <w:rPr>
          <w:rStyle w:val="CommentReference"/>
        </w:rPr>
        <w:commentReference w:id="7"/>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8"/>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8"/>
      <w:r w:rsidR="004F0070" w:rsidRPr="00F76A6C">
        <w:rPr>
          <w:rStyle w:val="CommentReference"/>
        </w:rPr>
        <w:commentReference w:id="8"/>
      </w:r>
      <w:r w:rsidR="00410F75" w:rsidRPr="00F76A6C">
        <w:t>.</w:t>
      </w:r>
      <w:r w:rsidR="00B5372B" w:rsidRPr="00F76A6C">
        <w:t xml:space="preserve"> </w:t>
      </w:r>
      <w:commentRangeStart w:id="9"/>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9"/>
      <w:r w:rsidR="004F0070" w:rsidRPr="00F76A6C">
        <w:rPr>
          <w:rStyle w:val="CommentReference"/>
        </w:rPr>
        <w:commentReference w:id="9"/>
      </w:r>
      <w:r w:rsidR="00FE795C">
        <w:t xml:space="preserve">The influences of continuous urbanization, namely the increase </w:t>
      </w:r>
      <w:r w:rsidR="00F2044D">
        <w:t>in</w:t>
      </w:r>
      <w:r w:rsidR="00FE795C">
        <w:t xml:space="preserve"> daily commuters and increased traffic flows, are likely to amplify the </w:t>
      </w:r>
      <w:commentRangeStart w:id="10"/>
      <w:r w:rsidR="00FE795C">
        <w:t>adverse health effects</w:t>
      </w:r>
      <w:commentRangeEnd w:id="10"/>
      <w:r w:rsidR="00FE795C">
        <w:rPr>
          <w:rStyle w:val="CommentReference"/>
        </w:rPr>
        <w:commentReference w:id="10"/>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r w:rsidR="006C5DB3" w:rsidRPr="006C5DB3">
        <w:t>Beckx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1"/>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1"/>
      <w:r w:rsidR="0015651D" w:rsidRPr="00F76A6C">
        <w:rPr>
          <w:rStyle w:val="CommentReference"/>
        </w:rPr>
        <w:commentReference w:id="11"/>
      </w:r>
    </w:p>
    <w:p w14:paraId="1BC48106" w14:textId="1626C55B" w:rsidR="007D54A1" w:rsidRPr="00F76A6C" w:rsidRDefault="003177D5" w:rsidP="00C70089">
      <w:r w:rsidRPr="00F76A6C">
        <w:t>From</w:t>
      </w:r>
      <w:r w:rsidR="008F0DD0" w:rsidRPr="00F76A6C">
        <w:t xml:space="preserve"> the perspective of </w:t>
      </w:r>
      <w:commentRangeStart w:id="12"/>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2"/>
      <w:r w:rsidR="00694998" w:rsidRPr="00F76A6C">
        <w:rPr>
          <w:rStyle w:val="CommentReference"/>
        </w:rPr>
        <w:commentReference w:id="12"/>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3"/>
      <w:commentRangeStart w:id="14"/>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3"/>
      <w:r w:rsidR="00C01952" w:rsidRPr="00F76A6C">
        <w:rPr>
          <w:rStyle w:val="CommentReference"/>
        </w:rPr>
        <w:commentReference w:id="13"/>
      </w:r>
      <w:commentRangeEnd w:id="14"/>
      <w:r w:rsidR="00385529">
        <w:rPr>
          <w:rStyle w:val="CommentReference"/>
        </w:rPr>
        <w:commentReference w:id="14"/>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5"/>
      <w:r w:rsidR="003177D5" w:rsidRPr="00F76A6C">
        <w:t xml:space="preserve">exposure-based </w:t>
      </w:r>
      <w:commentRangeEnd w:id="15"/>
      <w:r w:rsidR="00C51849">
        <w:rPr>
          <w:rStyle w:val="CommentReference"/>
        </w:rPr>
        <w:commentReference w:id="15"/>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6"/>
      <w:r w:rsidR="008D4D3F" w:rsidRPr="00F76A6C">
        <w:t xml:space="preserve">The </w:t>
      </w:r>
      <w:r w:rsidR="004320B3" w:rsidRPr="00F76A6C">
        <w:t xml:space="preserve">first and </w:t>
      </w:r>
      <w:r w:rsidR="004D57F1" w:rsidRPr="00F76A6C">
        <w:t>second</w:t>
      </w:r>
      <w:commentRangeEnd w:id="16"/>
      <w:r w:rsidR="00E23D0A" w:rsidRPr="00F76A6C">
        <w:rPr>
          <w:rStyle w:val="CommentReference"/>
        </w:rPr>
        <w:commentReference w:id="16"/>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7" w:name="_Toc39657537"/>
      <w:r w:rsidRPr="00F76A6C">
        <w:lastRenderedPageBreak/>
        <w:t>BACKGROUND</w:t>
      </w:r>
      <w:bookmarkEnd w:id="17"/>
    </w:p>
    <w:p w14:paraId="6EBB17F7" w14:textId="3F3F92F1" w:rsidR="00DF5975" w:rsidRPr="00F76A6C" w:rsidRDefault="002D2AE8" w:rsidP="00B31DAC">
      <w:pPr>
        <w:pStyle w:val="Heading2"/>
      </w:pPr>
      <w:bookmarkStart w:id="18" w:name="_Toc39657538"/>
      <w:r w:rsidRPr="00F76A6C">
        <w:t>Defining noise</w:t>
      </w:r>
      <w:bookmarkEnd w:id="18"/>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9"/>
      <w:r w:rsidR="00395231" w:rsidRPr="00F76A6C">
        <w:t>unpleasant</w:t>
      </w:r>
      <w:commentRangeEnd w:id="19"/>
      <w:r w:rsidR="00E23D0A" w:rsidRPr="00F76A6C">
        <w:rPr>
          <w:rStyle w:val="CommentReference"/>
        </w:rPr>
        <w:commentReference w:id="19"/>
      </w:r>
      <w:r w:rsidRPr="00F76A6C">
        <w:t xml:space="preserve"> soun</w:t>
      </w:r>
      <w:r w:rsidR="00A261D4" w:rsidRPr="00F76A6C">
        <w:t>d</w:t>
      </w:r>
      <w:r w:rsidR="00683C1E" w:rsidRPr="00F76A6C">
        <w:t xml:space="preserve">. </w:t>
      </w:r>
      <w:r w:rsidR="005937C3">
        <w:t>Also o</w:t>
      </w:r>
      <w:r w:rsidR="00F363B6" w:rsidRPr="00F76A6C">
        <w:t xml:space="preserve">ther </w:t>
      </w:r>
      <w:commentRangeStart w:id="20"/>
      <w:r w:rsidR="00F363B6" w:rsidRPr="00F76A6C">
        <w:t>d</w:t>
      </w:r>
      <w:r w:rsidR="001830FC" w:rsidRPr="00F76A6C">
        <w:t xml:space="preserve">efining </w:t>
      </w:r>
      <w:r w:rsidR="007B6C71" w:rsidRPr="00F76A6C">
        <w:t>expressions</w:t>
      </w:r>
      <w:r w:rsidR="00A261D4" w:rsidRPr="00F76A6C">
        <w:t xml:space="preserve"> </w:t>
      </w:r>
      <w:commentRangeEnd w:id="20"/>
      <w:r w:rsidR="00E23D0A" w:rsidRPr="00F76A6C">
        <w:rPr>
          <w:rStyle w:val="CommentReference"/>
        </w:rPr>
        <w:commentReference w:id="20"/>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6DA75D47"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phon-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7C7B9D" w:rsidRPr="007C7B9D">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4208AE60" w:rsidR="00DA5EEB" w:rsidRDefault="0098228E" w:rsidP="0098228E">
      <w:pPr>
        <w:pStyle w:val="Caption"/>
        <w:jc w:val="both"/>
      </w:pPr>
      <w:bookmarkStart w:id="21" w:name="_Ref32583277"/>
      <w:bookmarkStart w:id="22" w:name="_Toc396545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w:t>
      </w:r>
      <w:r w:rsidRPr="00F76A6C">
        <w:rPr>
          <w:b/>
          <w:bCs/>
        </w:rPr>
        <w:fldChar w:fldCharType="end"/>
      </w:r>
      <w:bookmarkEnd w:id="21"/>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2"/>
    </w:p>
    <w:p w14:paraId="3E4508D9" w14:textId="77777777" w:rsidR="00E21455" w:rsidRPr="00E21455" w:rsidRDefault="00E21455" w:rsidP="00E21455"/>
    <w:p w14:paraId="0CE4CC75" w14:textId="2002D0D8" w:rsidR="0077247F" w:rsidRPr="00F76A6C" w:rsidRDefault="00461FCB" w:rsidP="0077247F">
      <w:pPr>
        <w:pStyle w:val="Heading2"/>
      </w:pPr>
      <w:bookmarkStart w:id="23" w:name="_Toc39657539"/>
      <w:r w:rsidRPr="00F76A6C">
        <w:lastRenderedPageBreak/>
        <w:t>T</w:t>
      </w:r>
      <w:r w:rsidR="0077247F" w:rsidRPr="00F76A6C">
        <w:t>raffic noise</w:t>
      </w:r>
      <w:r w:rsidRPr="00F76A6C">
        <w:t xml:space="preserve"> and </w:t>
      </w:r>
      <w:commentRangeStart w:id="24"/>
      <w:r w:rsidRPr="00F76A6C">
        <w:t>health</w:t>
      </w:r>
      <w:commentRangeEnd w:id="24"/>
      <w:r w:rsidR="004C1F3F" w:rsidRPr="00F76A6C">
        <w:rPr>
          <w:rStyle w:val="CommentReference"/>
          <w:rFonts w:eastAsiaTheme="minorHAnsi" w:cs="Times New Roman"/>
          <w:b w:val="0"/>
          <w:color w:val="auto"/>
          <w:spacing w:val="0"/>
        </w:rPr>
        <w:commentReference w:id="24"/>
      </w:r>
      <w:bookmarkEnd w:id="23"/>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78DB79BA" w:rsidR="00CC7C6C" w:rsidRPr="00F76A6C" w:rsidRDefault="00CC7C6C" w:rsidP="00DA5EEB">
      <w:pPr>
        <w:rPr>
          <w:rFonts w:eastAsiaTheme="minorEastAsia"/>
          <w:iCs/>
        </w:rPr>
      </w:pPr>
      <w:commentRangeStart w:id="25"/>
      <w:r w:rsidRPr="00F76A6C">
        <w:t xml:space="preserve">Several studies have </w:t>
      </w:r>
      <w:r w:rsidR="004B46BA">
        <w:t>aimed</w:t>
      </w:r>
      <w:r w:rsidRPr="00F76A6C">
        <w:t xml:space="preserve"> to evaluate the relationship between noise level and annoyance by statistical means</w:t>
      </w:r>
      <w:r w:rsidR="008D12A9">
        <w:t xml:space="preserve"> (e.g. </w:t>
      </w:r>
      <w:r w:rsidR="008D12A9" w:rsidRPr="008D12A9">
        <w:t>Babisch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5"/>
      <w:r w:rsidR="006E33FF" w:rsidRPr="00F76A6C">
        <w:rPr>
          <w:rStyle w:val="CommentReference"/>
        </w:rPr>
        <w:commentReference w:id="25"/>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7C7B9D" w:rsidRPr="007C7B9D">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6"/>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6"/>
      <w:r w:rsidR="00466647" w:rsidRPr="00F76A6C">
        <w:rPr>
          <w:rStyle w:val="CommentReference"/>
        </w:rPr>
        <w:commentReference w:id="26"/>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7"/>
      <w:r w:rsidR="00493CEC" w:rsidRPr="00F76A6C">
        <w:t>stress</w:t>
      </w:r>
      <w:commentRangeEnd w:id="27"/>
      <w:r w:rsidR="00D7294D" w:rsidRPr="00F76A6C">
        <w:rPr>
          <w:rStyle w:val="CommentReference"/>
        </w:rPr>
        <w:commentReference w:id="27"/>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51B4C848" w:rsidR="008641E7" w:rsidRPr="00F76A6C" w:rsidRDefault="008641E7" w:rsidP="008641E7">
      <w:pPr>
        <w:pStyle w:val="Caption"/>
        <w:jc w:val="both"/>
      </w:pPr>
      <w:bookmarkStart w:id="28" w:name="_Ref33718460"/>
      <w:bookmarkStart w:id="29" w:name="_Toc396545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w:t>
      </w:r>
      <w:r w:rsidRPr="00F76A6C">
        <w:rPr>
          <w:b/>
          <w:bCs/>
        </w:rPr>
        <w:fldChar w:fldCharType="end"/>
      </w:r>
      <w:bookmarkEnd w:id="28"/>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9"/>
      <w:r w:rsidRPr="00F76A6C">
        <w:t xml:space="preserve"> </w:t>
      </w:r>
    </w:p>
    <w:p w14:paraId="28968D3C" w14:textId="3131517F" w:rsidR="00F20A39" w:rsidRPr="00F76A6C" w:rsidRDefault="00F20A39" w:rsidP="00F20A39">
      <w:pPr>
        <w:pStyle w:val="Heading2"/>
      </w:pPr>
      <w:bookmarkStart w:id="30" w:name="_Toc39657540"/>
      <w:r w:rsidRPr="00F76A6C">
        <w:t>Traffic noise mode</w:t>
      </w:r>
      <w:commentRangeStart w:id="31"/>
      <w:r w:rsidRPr="00F76A6C">
        <w:t>l</w:t>
      </w:r>
      <w:commentRangeEnd w:id="31"/>
      <w:r w:rsidR="00F76A6C" w:rsidRPr="00F76A6C">
        <w:rPr>
          <w:rStyle w:val="CommentReference"/>
          <w:rFonts w:eastAsiaTheme="minorHAnsi" w:cs="Times New Roman"/>
          <w:b w:val="0"/>
          <w:color w:val="auto"/>
          <w:spacing w:val="0"/>
        </w:rPr>
        <w:commentReference w:id="31"/>
      </w:r>
      <w:r w:rsidRPr="00F76A6C">
        <w:t>ing</w:t>
      </w:r>
      <w:bookmarkEnd w:id="30"/>
    </w:p>
    <w:p w14:paraId="046D3744" w14:textId="524BBAFC" w:rsidR="00F20A39" w:rsidRPr="00F76A6C" w:rsidRDefault="00F20A39" w:rsidP="00F20A39">
      <w:commentRangeStart w:id="32"/>
      <w:r w:rsidRPr="00F76A6C">
        <w:t xml:space="preserve">While air pollution </w:t>
      </w:r>
      <w:commentRangeEnd w:id="32"/>
      <w:r w:rsidR="00D7294D" w:rsidRPr="00F76A6C">
        <w:rPr>
          <w:rStyle w:val="CommentReference"/>
        </w:rPr>
        <w:commentReference w:id="32"/>
      </w:r>
      <w:r w:rsidRPr="00F76A6C">
        <w:t>is often be challenging to quantify, measure and model</w:t>
      </w:r>
      <w:r w:rsidR="00DF514F">
        <w:t xml:space="preserve">, due to its heavy fluctuations and composite </w:t>
      </w:r>
      <w:r w:rsidR="0069522A">
        <w:t>nature</w:t>
      </w:r>
      <w:r w:rsidRPr="00F76A6C">
        <w:t xml:space="preserve">, </w:t>
      </w:r>
      <w:commentRangeStart w:id="33"/>
      <w:r w:rsidRPr="00F76A6C">
        <w:t>then traffic noise can be measured and modeled in a more straightforward manner</w:t>
      </w:r>
      <w:commentRangeEnd w:id="33"/>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3"/>
      </w:r>
      <w:r w:rsidR="007134C4" w:rsidRPr="00F76A6C">
        <w:t xml:space="preserve">Vehicular traffic noise levels have been spatially modeled in many European cities with fairly high spatial </w:t>
      </w:r>
      <w:commentRangeStart w:id="34"/>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4"/>
      <w:r w:rsidR="005878F4" w:rsidRPr="00F76A6C">
        <w:rPr>
          <w:rStyle w:val="CommentReference"/>
        </w:rPr>
        <w:commentReference w:id="34"/>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5"/>
      <w:commentRangeStart w:id="36"/>
      <w:r w:rsidR="00514C4F" w:rsidRPr="00F76A6C">
        <w:t xml:space="preserve">by </w:t>
      </w:r>
      <w:r w:rsidR="00423246">
        <w:t>the</w:t>
      </w:r>
      <w:r w:rsidR="00514C4F" w:rsidRPr="00F76A6C">
        <w:t xml:space="preserve"> national or international policies.</w:t>
      </w:r>
      <w:commentRangeEnd w:id="35"/>
      <w:r w:rsidR="00A51A2B" w:rsidRPr="00F76A6C">
        <w:rPr>
          <w:rStyle w:val="CommentReference"/>
        </w:rPr>
        <w:commentReference w:id="35"/>
      </w:r>
      <w:commentRangeEnd w:id="36"/>
      <w:r w:rsidR="00423246">
        <w:rPr>
          <w:rStyle w:val="CommentReference"/>
        </w:rPr>
        <w:commentReference w:id="36"/>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7"/>
      <w:commentRangeEnd w:id="37"/>
      <w:r w:rsidR="00814936" w:rsidRPr="00F76A6C">
        <w:rPr>
          <w:rStyle w:val="CommentReference"/>
        </w:rPr>
        <w:commentReference w:id="37"/>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8" w:name="_Toc39657541"/>
      <w:r w:rsidRPr="00F76A6C">
        <w:t xml:space="preserve">Active modes </w:t>
      </w:r>
      <w:r w:rsidR="00834C09" w:rsidRPr="00F76A6C">
        <w:t xml:space="preserve">of transport </w:t>
      </w:r>
      <w:r w:rsidRPr="00F76A6C">
        <w:t>in cities</w:t>
      </w:r>
      <w:bookmarkEnd w:id="38"/>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9"/>
      <w:r w:rsidR="001A3DA6" w:rsidRPr="00F76A6C">
        <w:t>(</w:t>
      </w:r>
      <w:r w:rsidR="00E37D8D" w:rsidRPr="00E37D8D">
        <w:t>Anciaes &amp; Jones, 2020</w:t>
      </w:r>
      <w:r w:rsidR="00E37D8D">
        <w:t xml:space="preserve">, </w:t>
      </w:r>
      <w:r w:rsidR="001A3DA6" w:rsidRPr="00F76A6C">
        <w:t>Pucher &amp; Dijkstra 2003)</w:t>
      </w:r>
      <w:r w:rsidRPr="00F76A6C">
        <w:t>.</w:t>
      </w:r>
      <w:r w:rsidR="0075298F" w:rsidRPr="00F76A6C">
        <w:t xml:space="preserve"> </w:t>
      </w:r>
      <w:commentRangeEnd w:id="39"/>
      <w:r w:rsidR="005E1A50">
        <w:rPr>
          <w:rStyle w:val="CommentReference"/>
        </w:rPr>
        <w:commentReference w:id="39"/>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40"/>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40"/>
      <w:r w:rsidR="00DC519D">
        <w:rPr>
          <w:rStyle w:val="CommentReference"/>
        </w:rPr>
        <w:commentReference w:id="40"/>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r w:rsidR="00250EAD" w:rsidRPr="00F76A6C">
        <w:t xml:space="preserve">Litman 2010, </w:t>
      </w:r>
      <w:r w:rsidR="004613F5" w:rsidRPr="00F76A6C">
        <w:t>Pucher &amp; Buehler, 2010; Rabl &amp; de Nazelle,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1"/>
      <w:commentRangeEnd w:id="41"/>
      <w:r w:rsidR="00306279">
        <w:rPr>
          <w:rStyle w:val="CommentReference"/>
        </w:rPr>
        <w:commentReference w:id="41"/>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2"/>
      <w:r w:rsidR="00166019" w:rsidRPr="00F76A6C">
        <w:t>.</w:t>
      </w:r>
      <w:commentRangeEnd w:id="42"/>
      <w:r w:rsidR="00F01B29">
        <w:rPr>
          <w:rStyle w:val="CommentReference"/>
        </w:rPr>
        <w:commentReference w:id="42"/>
      </w:r>
      <w:r w:rsidR="00166019" w:rsidRPr="00F76A6C">
        <w:t xml:space="preserve"> </w:t>
      </w:r>
    </w:p>
    <w:p w14:paraId="45B8B298" w14:textId="03A6BD53" w:rsidR="0098228E" w:rsidRPr="00F76A6C" w:rsidRDefault="00D13DD9" w:rsidP="0098228E">
      <w:pPr>
        <w:pStyle w:val="Heading2"/>
      </w:pPr>
      <w:bookmarkStart w:id="43" w:name="_Toc39657542"/>
      <w:r w:rsidRPr="00F76A6C">
        <w:t>Concepts and a</w:t>
      </w:r>
      <w:r w:rsidR="0098228E" w:rsidRPr="00F76A6C">
        <w:t xml:space="preserve">pproaches in assessing dynamic </w:t>
      </w:r>
      <w:commentRangeStart w:id="44"/>
      <w:r w:rsidR="0098228E" w:rsidRPr="00F76A6C">
        <w:t>exposure</w:t>
      </w:r>
      <w:commentRangeEnd w:id="44"/>
      <w:r w:rsidR="001E013C">
        <w:rPr>
          <w:rStyle w:val="CommentReference"/>
          <w:rFonts w:eastAsiaTheme="minorHAnsi" w:cs="Times New Roman"/>
          <w:b w:val="0"/>
          <w:color w:val="auto"/>
          <w:spacing w:val="0"/>
        </w:rPr>
        <w:commentReference w:id="44"/>
      </w:r>
      <w:bookmarkEnd w:id="43"/>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5"/>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5"/>
      <w:r w:rsidR="00276B66">
        <w:rPr>
          <w:rStyle w:val="CommentReference"/>
        </w:rPr>
        <w:commentReference w:id="45"/>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68704084"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7C7B9D" w:rsidRPr="007C7B9D">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6"/>
      <w:r w:rsidRPr="00F76A6C">
        <w:t xml:space="preserve"> often </w:t>
      </w:r>
      <w:commentRangeEnd w:id="46"/>
      <w:r w:rsidR="00A25D47">
        <w:rPr>
          <w:rStyle w:val="CommentReference"/>
        </w:rPr>
        <w:commentReference w:id="46"/>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7"/>
      <w:r w:rsidRPr="00F76A6C">
        <w:t>analyze</w:t>
      </w:r>
      <w:commentRangeEnd w:id="47"/>
      <w:r w:rsidR="00A80011">
        <w:rPr>
          <w:rStyle w:val="CommentReference"/>
        </w:rPr>
        <w:commentReference w:id="47"/>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5CA5375" w:rsidR="00B1237D" w:rsidRPr="00F76A6C" w:rsidRDefault="00C33DDB" w:rsidP="00062F50">
      <w:pPr>
        <w:pStyle w:val="Caption"/>
        <w:jc w:val="both"/>
      </w:pPr>
      <w:bookmarkStart w:id="48" w:name="_Ref32769173"/>
      <w:bookmarkStart w:id="49" w:name="_Toc396545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w:t>
      </w:r>
      <w:r w:rsidRPr="00F76A6C">
        <w:rPr>
          <w:b/>
          <w:bCs/>
        </w:rPr>
        <w:fldChar w:fldCharType="end"/>
      </w:r>
      <w:bookmarkEnd w:id="48"/>
      <w:r w:rsidRPr="00F76A6C">
        <w:rPr>
          <w:b/>
          <w:bCs/>
        </w:rPr>
        <w:t>.</w:t>
      </w:r>
      <w:r w:rsidRPr="00F76A6C">
        <w:t xml:space="preserve"> </w:t>
      </w:r>
      <w:r w:rsidR="00E71A4E">
        <w:t>An example of quantification of d</w:t>
      </w:r>
      <w:commentRangeStart w:id="50"/>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50"/>
      <w:r w:rsidR="00A25D47">
        <w:rPr>
          <w:rStyle w:val="CommentReference"/>
          <w:iCs w:val="0"/>
          <w:color w:val="auto"/>
        </w:rPr>
        <w:commentReference w:id="50"/>
      </w:r>
      <w:bookmarkEnd w:id="49"/>
    </w:p>
    <w:p w14:paraId="2585B074" w14:textId="651BE94F" w:rsidR="0098228E" w:rsidRPr="00F76A6C" w:rsidRDefault="000B1464" w:rsidP="0098228E">
      <w:r w:rsidRPr="00F76A6C">
        <w:t xml:space="preserve">Based on </w:t>
      </w:r>
      <w:commentRangeStart w:id="51"/>
      <w:r w:rsidR="0078235D" w:rsidRPr="00F76A6C">
        <w:t xml:space="preserve">the </w:t>
      </w:r>
      <w:commentRangeEnd w:id="51"/>
      <w:r w:rsidR="00E71A4E">
        <w:t>previous literature</w:t>
      </w:r>
      <w:r w:rsidR="003205D1">
        <w:rPr>
          <w:rStyle w:val="CommentReference"/>
        </w:rPr>
        <w:commentReference w:id="51"/>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2"/>
      <w:r w:rsidR="00DB5662" w:rsidRPr="00F76A6C">
        <w:t>direct</w:t>
      </w:r>
      <w:commentRangeEnd w:id="52"/>
      <w:r w:rsidR="00415630">
        <w:rPr>
          <w:rStyle w:val="CommentReference"/>
        </w:rPr>
        <w:commentReference w:id="52"/>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3"/>
      <w:commentRangeEnd w:id="53"/>
      <w:r w:rsidR="00561A2C">
        <w:rPr>
          <w:rStyle w:val="CommentReference"/>
        </w:rPr>
        <w:commentReference w:id="53"/>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4"/>
      <w:r w:rsidRPr="00F76A6C">
        <w:t xml:space="preserve">Indirect </w:t>
      </w:r>
      <w:r w:rsidR="0044550D">
        <w:t>approach</w:t>
      </w:r>
      <w:commentRangeEnd w:id="54"/>
      <w:r w:rsidR="00FE48EF">
        <w:rPr>
          <w:rStyle w:val="CommentReference"/>
        </w:rPr>
        <w:commentReference w:id="54"/>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5"/>
      <w:r w:rsidRPr="00F76A6C">
        <w:t xml:space="preserve">modeled routes </w:t>
      </w:r>
      <w:commentRangeEnd w:id="55"/>
      <w:r w:rsidR="00956CDE">
        <w:rPr>
          <w:rStyle w:val="CommentReference"/>
        </w:rPr>
        <w:commentReference w:id="55"/>
      </w:r>
      <w:r w:rsidRPr="00F76A6C">
        <w:t>and pollutant</w:t>
      </w:r>
      <w:r w:rsidR="007C467B" w:rsidRPr="00F76A6C">
        <w:t xml:space="preserve"> surfaces </w:t>
      </w:r>
      <w:r w:rsidR="00AC2CC9" w:rsidRPr="00F76A6C">
        <w:t xml:space="preserve">(3) </w:t>
      </w:r>
      <w:r w:rsidRPr="00F76A6C">
        <w:t xml:space="preserve">can reveal </w:t>
      </w:r>
      <w:commentRangeStart w:id="56"/>
      <w:r w:rsidRPr="00F76A6C">
        <w:t xml:space="preserve">broader patterns in </w:t>
      </w:r>
      <w:r w:rsidR="007C467B" w:rsidRPr="00F76A6C">
        <w:t>individuals</w:t>
      </w:r>
      <w:r w:rsidRPr="00F76A6C">
        <w:t>’ exposures</w:t>
      </w:r>
      <w:commentRangeEnd w:id="56"/>
      <w:r w:rsidR="00DE0A60">
        <w:rPr>
          <w:rStyle w:val="CommentReference"/>
        </w:rPr>
        <w:commentReference w:id="56"/>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7"/>
      <w:r w:rsidR="005828F3" w:rsidRPr="00F76A6C">
        <w:t xml:space="preserve">schema </w:t>
      </w:r>
      <w:commentRangeEnd w:id="57"/>
      <w:r w:rsidR="009A06E7">
        <w:rPr>
          <w:rStyle w:val="CommentReference"/>
        </w:rPr>
        <w:commentReference w:id="57"/>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8" w:name="_Toc39657543"/>
      <w:r w:rsidRPr="00F76A6C">
        <w:t>Graph</w:t>
      </w:r>
      <w:r w:rsidR="00216E50" w:rsidRPr="00F76A6C">
        <w:t xml:space="preserve"> theory and</w:t>
      </w:r>
      <w:r w:rsidR="009011A7" w:rsidRPr="00F76A6C">
        <w:t xml:space="preserve"> </w:t>
      </w:r>
      <w:r w:rsidR="00176A22" w:rsidRPr="00F76A6C">
        <w:t>least cost path analysis</w:t>
      </w:r>
      <w:bookmarkEnd w:id="58"/>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9"/>
      <w:r w:rsidR="00EE26E8" w:rsidRPr="00F76A6C">
        <w:t>traveling</w:t>
      </w:r>
      <w:commentRangeEnd w:id="59"/>
      <w:r w:rsidR="00503E84">
        <w:rPr>
          <w:rStyle w:val="CommentReference"/>
        </w:rPr>
        <w:commentReference w:id="59"/>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03FA8FB7"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60"/>
      <w:r w:rsidRPr="00F76A6C">
        <w:t>Dijkstra’s algorithm</w:t>
      </w:r>
      <w:commentRangeEnd w:id="60"/>
      <w:r w:rsidR="00EA7EC9">
        <w:rPr>
          <w:rStyle w:val="CommentReference"/>
        </w:rPr>
        <w:commentReference w:id="60"/>
      </w:r>
      <w:r w:rsidR="000C4635">
        <w:t xml:space="preserve">, </w:t>
      </w:r>
      <w:r w:rsidR="00F07CCF">
        <w:t>accordingly</w:t>
      </w:r>
      <w:r w:rsidR="000C4635">
        <w:t xml:space="preserve"> </w:t>
      </w:r>
      <w:r w:rsidR="00324205">
        <w:t>originally</w:t>
      </w:r>
      <w:r w:rsidR="00F07CCF">
        <w:t xml:space="preserve"> </w:t>
      </w:r>
      <w:r w:rsidR="000C4635">
        <w:t xml:space="preserve">developed by </w:t>
      </w:r>
      <w:r w:rsidR="000C4635" w:rsidRPr="000C4635">
        <w:t>Edsger W. Dijkstra</w:t>
      </w:r>
      <w:r w:rsidR="000C4635">
        <w:t xml:space="preserve"> (</w:t>
      </w:r>
      <w:r w:rsidR="00380250">
        <w:t>1959)</w:t>
      </w:r>
      <w:r w:rsidR="00D64AD3" w:rsidRPr="00F76A6C">
        <w:t xml:space="preserve">. </w:t>
      </w:r>
      <w:commentRangeStart w:id="61"/>
      <w:commentRangeEnd w:id="61"/>
      <w:r w:rsidR="002672C0">
        <w:rPr>
          <w:rStyle w:val="CommentReference"/>
        </w:rPr>
        <w:commentReference w:id="61"/>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7C7B9D" w:rsidRPr="007C7B9D">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3E1FC1DE" w:rsidR="000F28D7" w:rsidRPr="00F76A6C" w:rsidRDefault="00C91030" w:rsidP="00C91030">
      <w:pPr>
        <w:pStyle w:val="Caption"/>
        <w:jc w:val="both"/>
      </w:pPr>
      <w:bookmarkStart w:id="62" w:name="_Ref33363415"/>
      <w:bookmarkStart w:id="63" w:name="_Toc3965454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4</w:t>
      </w:r>
      <w:r w:rsidRPr="00F76A6C">
        <w:rPr>
          <w:b/>
          <w:bCs/>
        </w:rPr>
        <w:fldChar w:fldCharType="end"/>
      </w:r>
      <w:bookmarkEnd w:id="62"/>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3"/>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4"/>
      <w:r w:rsidR="000A0B00" w:rsidRPr="00F76A6C">
        <w:t>destination</w:t>
      </w:r>
      <w:commentRangeEnd w:id="64"/>
      <w:r w:rsidR="002672C0">
        <w:rPr>
          <w:rStyle w:val="CommentReference"/>
        </w:rPr>
        <w:commentReference w:id="64"/>
      </w:r>
      <w:r w:rsidR="000A0B00" w:rsidRPr="00F76A6C">
        <w:t xml:space="preserve">”. </w:t>
      </w:r>
    </w:p>
    <w:p w14:paraId="3ACAD7C1" w14:textId="6C26861F" w:rsidR="00C765A8" w:rsidRPr="00F76A6C" w:rsidRDefault="00B2009B" w:rsidP="001E41FD">
      <w:pPr>
        <w:pStyle w:val="Heading2"/>
      </w:pPr>
      <w:bookmarkStart w:id="65" w:name="_Toc39657544"/>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6"/>
      <w:r w:rsidR="00A41C09" w:rsidRPr="00F76A6C">
        <w:t>routing</w:t>
      </w:r>
      <w:commentRangeEnd w:id="66"/>
      <w:r w:rsidR="005D5AF2">
        <w:rPr>
          <w:rStyle w:val="CommentReference"/>
          <w:rFonts w:eastAsiaTheme="minorHAnsi" w:cs="Times New Roman"/>
          <w:b w:val="0"/>
          <w:color w:val="auto"/>
          <w:spacing w:val="0"/>
        </w:rPr>
        <w:commentReference w:id="66"/>
      </w:r>
      <w:bookmarkEnd w:id="65"/>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Qian &amp; Eglese,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r w:rsidR="00007732" w:rsidRPr="00007732">
        <w:t>Caggiani et al., 2017</w:t>
      </w:r>
      <w:r w:rsidR="00536149">
        <w:t xml:space="preserve">; </w:t>
      </w:r>
      <w:r w:rsidR="00536149" w:rsidRPr="00F76A6C">
        <w:t>Hasenfratz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7"/>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7"/>
      <w:r w:rsidR="00A7636A">
        <w:rPr>
          <w:rStyle w:val="CommentReference"/>
        </w:rPr>
        <w:commentReference w:id="67"/>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8" w:name="_Toc39657545"/>
      <w:r w:rsidRPr="00F76A6C">
        <w:t>Web GIS</w:t>
      </w:r>
      <w:r w:rsidR="00597234" w:rsidRPr="00F76A6C">
        <w:t xml:space="preserve"> concepts and development</w:t>
      </w:r>
      <w:r w:rsidR="006D7B54" w:rsidRPr="00F76A6C">
        <w:t>s</w:t>
      </w:r>
      <w:bookmarkEnd w:id="68"/>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4EC4E2F2"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Veenendaal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7C7B9D" w:rsidRPr="007C7B9D">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7F71AC5E" w:rsidR="00030274" w:rsidRPr="00F76A6C" w:rsidRDefault="00030274" w:rsidP="00030274">
      <w:pPr>
        <w:pStyle w:val="Caption"/>
        <w:jc w:val="both"/>
      </w:pPr>
      <w:bookmarkStart w:id="69" w:name="_Ref33361875"/>
      <w:bookmarkStart w:id="70" w:name="_Toc396545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5</w:t>
      </w:r>
      <w:r w:rsidRPr="00F76A6C">
        <w:rPr>
          <w:b/>
          <w:bCs/>
        </w:rPr>
        <w:fldChar w:fldCharType="end"/>
      </w:r>
      <w:bookmarkEnd w:id="69"/>
      <w:r w:rsidRPr="00F76A6C">
        <w:rPr>
          <w:b/>
          <w:bCs/>
        </w:rPr>
        <w:t>.</w:t>
      </w:r>
      <w:r w:rsidRPr="00F76A6C">
        <w:t xml:space="preserve">  </w:t>
      </w:r>
      <w:commentRangeStart w:id="71"/>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1"/>
      <w:r w:rsidR="002A11A1">
        <w:rPr>
          <w:rStyle w:val="CommentReference"/>
          <w:iCs w:val="0"/>
          <w:color w:val="auto"/>
        </w:rPr>
        <w:t xml:space="preserve"> </w:t>
      </w:r>
      <w:r w:rsidR="005D672B">
        <w:rPr>
          <w:rStyle w:val="CommentReference"/>
          <w:iCs w:val="0"/>
          <w:color w:val="auto"/>
        </w:rPr>
        <w:commentReference w:id="71"/>
      </w:r>
      <w:bookmarkEnd w:id="70"/>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238F01E2"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7C7B9D" w:rsidRPr="007C7B9D">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7CCAF782" w:rsidR="00F3042B" w:rsidRPr="00F76A6C" w:rsidRDefault="00F3042B" w:rsidP="00F3042B">
      <w:pPr>
        <w:pStyle w:val="Caption"/>
        <w:jc w:val="both"/>
      </w:pPr>
      <w:bookmarkStart w:id="72" w:name="_Ref33351304"/>
      <w:bookmarkStart w:id="73" w:name="_Toc396545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6</w:t>
      </w:r>
      <w:r w:rsidRPr="00F76A6C">
        <w:rPr>
          <w:b/>
          <w:bCs/>
        </w:rPr>
        <w:fldChar w:fldCharType="end"/>
      </w:r>
      <w:bookmarkEnd w:id="72"/>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3"/>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4" w:name="_Toc39657546"/>
      <w:r w:rsidRPr="00F76A6C">
        <w:lastRenderedPageBreak/>
        <w:t>DATA</w:t>
      </w:r>
      <w:r w:rsidR="004C51E8" w:rsidRPr="00F76A6C">
        <w:t xml:space="preserve"> &amp; METHODS</w:t>
      </w:r>
      <w:bookmarkEnd w:id="74"/>
    </w:p>
    <w:p w14:paraId="1FE77852" w14:textId="54E548E6" w:rsidR="00201374" w:rsidRPr="00F76A6C" w:rsidRDefault="00201374" w:rsidP="00201374">
      <w:pPr>
        <w:pStyle w:val="Heading2"/>
      </w:pPr>
      <w:bookmarkStart w:id="75" w:name="_Toc39657547"/>
      <w:r w:rsidRPr="00F76A6C">
        <w:t>Overview of the methods</w:t>
      </w:r>
      <w:bookmarkEnd w:id="75"/>
    </w:p>
    <w:p w14:paraId="3D2D0341" w14:textId="325D06B3"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7C7B9D" w:rsidRPr="007C7B9D">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5FAA9212" w:rsidR="000037A5" w:rsidRPr="00F76A6C" w:rsidRDefault="00D30372" w:rsidP="000037A5">
      <w:pPr>
        <w:pStyle w:val="Caption"/>
      </w:pPr>
      <w:bookmarkStart w:id="76" w:name="_Ref8899586"/>
      <w:bookmarkStart w:id="77" w:name="_Toc3965455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C7B9D">
        <w:rPr>
          <w:b/>
          <w:bCs/>
          <w:noProof/>
        </w:rPr>
        <w:t>7</w:t>
      </w:r>
      <w:r w:rsidR="004F023F" w:rsidRPr="00F76A6C">
        <w:rPr>
          <w:b/>
          <w:bCs/>
        </w:rPr>
        <w:fldChar w:fldCharType="end"/>
      </w:r>
      <w:bookmarkEnd w:id="76"/>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7"/>
    </w:p>
    <w:p w14:paraId="40D1B59C" w14:textId="580A6B9F" w:rsidR="00D30372" w:rsidRPr="00F76A6C" w:rsidRDefault="00CE6078" w:rsidP="00CE6078">
      <w:pPr>
        <w:pStyle w:val="Heading2"/>
      </w:pPr>
      <w:bookmarkStart w:id="78" w:name="_Toc39657548"/>
      <w:r w:rsidRPr="00F76A6C">
        <w:t>Study area</w:t>
      </w:r>
      <w:bookmarkEnd w:id="78"/>
    </w:p>
    <w:p w14:paraId="1B981830" w14:textId="07635E6E"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9"/>
      <w:r w:rsidR="006E4AA8" w:rsidRPr="00F76A6C">
        <w:t>modeled t</w:t>
      </w:r>
      <w:r w:rsidRPr="00F76A6C">
        <w:t xml:space="preserve">raffic noise zones </w:t>
      </w:r>
      <w:commentRangeEnd w:id="79"/>
      <w:r w:rsidR="00D02A52">
        <w:rPr>
          <w:rStyle w:val="CommentReference"/>
        </w:rPr>
        <w:commentReference w:id="79"/>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7C7B9D" w:rsidRPr="007C7B9D">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0"/>
      <w:commentRangeEnd w:id="80"/>
      <w:r w:rsidR="00D02A52">
        <w:rPr>
          <w:rStyle w:val="CommentReference"/>
        </w:rPr>
        <w:commentReference w:id="80"/>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7B58905A" w:rsidR="00BF28AE" w:rsidRPr="00F76A6C" w:rsidRDefault="00BF28AE" w:rsidP="00BF28AE">
      <w:pPr>
        <w:pStyle w:val="Caption"/>
        <w:jc w:val="both"/>
      </w:pPr>
      <w:bookmarkStart w:id="81" w:name="_Ref9677781"/>
      <w:bookmarkStart w:id="82" w:name="_Toc396545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8</w:t>
      </w:r>
      <w:r w:rsidRPr="00F76A6C">
        <w:rPr>
          <w:b/>
          <w:bCs/>
        </w:rPr>
        <w:fldChar w:fldCharType="end"/>
      </w:r>
      <w:bookmarkEnd w:id="81"/>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2"/>
      <w:r w:rsidR="00380174" w:rsidRPr="00F76A6C">
        <w:t xml:space="preserve"> </w:t>
      </w:r>
    </w:p>
    <w:p w14:paraId="39B20394" w14:textId="74DB6D89" w:rsidR="00ED0F8F" w:rsidRPr="00F76A6C" w:rsidRDefault="00465B2E" w:rsidP="00ED0F8F">
      <w:pPr>
        <w:pStyle w:val="Heading2"/>
      </w:pPr>
      <w:bookmarkStart w:id="83" w:name="_Toc39657549"/>
      <w:r w:rsidRPr="00F76A6C">
        <w:t>Data</w:t>
      </w:r>
      <w:bookmarkEnd w:id="83"/>
    </w:p>
    <w:p w14:paraId="21061F07" w14:textId="634B1BE1"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7C7B9D" w:rsidRPr="007C7B9D">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0DBF1905" w:rsidR="004E3E0F" w:rsidRPr="00F76A6C" w:rsidRDefault="002E0C59" w:rsidP="00020EA1">
      <w:pPr>
        <w:pStyle w:val="TableCaption"/>
      </w:pPr>
      <w:bookmarkStart w:id="84" w:name="_Ref37688120"/>
      <w:bookmarkStart w:id="85" w:name="_Toc39654584"/>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C7B9D">
        <w:rPr>
          <w:b/>
          <w:bCs/>
          <w:noProof/>
        </w:rPr>
        <w:t>1</w:t>
      </w:r>
      <w:r w:rsidR="004F023F" w:rsidRPr="00F76A6C">
        <w:rPr>
          <w:b/>
          <w:bCs/>
        </w:rPr>
        <w:fldChar w:fldCharType="end"/>
      </w:r>
      <w:bookmarkEnd w:id="84"/>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6"/>
      <w:r w:rsidR="00132115" w:rsidRPr="00F76A6C">
        <w:t xml:space="preserve">. </w:t>
      </w:r>
      <w:commentRangeEnd w:id="86"/>
      <w:r w:rsidR="00670C89">
        <w:rPr>
          <w:rStyle w:val="CommentReference"/>
          <w:iCs w:val="0"/>
          <w:color w:val="auto"/>
        </w:rPr>
        <w:commentReference w:id="86"/>
      </w:r>
      <w:bookmarkEnd w:id="85"/>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Helsingin kaupunkiympäristön toimiala)</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7" w:name="_Toc39657550"/>
      <w:r w:rsidRPr="00F76A6C">
        <w:lastRenderedPageBreak/>
        <w:t>Modeled traffic noise data</w:t>
      </w:r>
      <w:bookmarkEnd w:id="87"/>
    </w:p>
    <w:p w14:paraId="27F8BBDF" w14:textId="0CAA4315" w:rsidR="00FB151A" w:rsidRDefault="00E255D9" w:rsidP="005D5EE1">
      <w:r>
        <w:t xml:space="preserve">As per </w:t>
      </w:r>
      <w:r w:rsidRPr="00E255D9">
        <w:t>Kephalopoulos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8"/>
      <w:commentRangeStart w:id="89"/>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8"/>
      <w:r w:rsidR="000F4255">
        <w:rPr>
          <w:rStyle w:val="CommentReference"/>
        </w:rPr>
        <w:commentReference w:id="88"/>
      </w:r>
      <w:commentRangeEnd w:id="89"/>
      <w:r w:rsidR="00462B96">
        <w:rPr>
          <w:rStyle w:val="CommentReference"/>
        </w:rPr>
        <w:commentReference w:id="89"/>
      </w:r>
      <w:r w:rsidR="004A2EF3" w:rsidRPr="00F76A6C">
        <w:t xml:space="preserve">. </w:t>
      </w:r>
      <w:commentRangeStart w:id="90"/>
      <w:commentRangeStart w:id="91"/>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Sito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0"/>
      <w:r w:rsidR="000F4255">
        <w:rPr>
          <w:rStyle w:val="CommentReference"/>
        </w:rPr>
        <w:commentReference w:id="90"/>
      </w:r>
      <w:commentRangeEnd w:id="91"/>
      <w:r w:rsidR="00CF30BE">
        <w:rPr>
          <w:rStyle w:val="CommentReference"/>
        </w:rPr>
        <w:commentReference w:id="91"/>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2"/>
      <w:r w:rsidRPr="00F76A6C">
        <w:t>choosing it could have been justified as well.</w:t>
      </w:r>
      <w:commentRangeEnd w:id="92"/>
      <w:r>
        <w:rPr>
          <w:rStyle w:val="CommentReference"/>
        </w:rPr>
        <w:commentReference w:id="92"/>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3"/>
      <w:r w:rsidRPr="00F76A6C">
        <w:t>frequencies</w:t>
      </w:r>
      <w:commentRangeEnd w:id="93"/>
      <w:r>
        <w:rPr>
          <w:rStyle w:val="CommentReference"/>
        </w:rPr>
        <w:commentReference w:id="93"/>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79BEB7D5"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7C7B9D" w:rsidRPr="007C7B9D">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7C7B9D" w:rsidRPr="007C7B9D">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7C7B9D" w:rsidRPr="007C7B9D">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7C7B9D" w:rsidRPr="007C7B9D">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7C7B9D" w:rsidRPr="007C7B9D">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4"/>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4"/>
      <w:r>
        <w:rPr>
          <w:rStyle w:val="CommentReference"/>
        </w:rPr>
        <w:commentReference w:id="94"/>
      </w:r>
    </w:p>
    <w:p w14:paraId="44252E3C" w14:textId="54F90317" w:rsidR="00E961F1" w:rsidRPr="00F76A6C" w:rsidRDefault="00E961F1" w:rsidP="00E961F1">
      <w:pPr>
        <w:pStyle w:val="Caption"/>
        <w:jc w:val="both"/>
      </w:pPr>
      <w:bookmarkStart w:id="95" w:name="_Ref33475320"/>
      <w:bookmarkStart w:id="96" w:name="_Toc3965455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9</w:t>
      </w:r>
      <w:r w:rsidRPr="00F76A6C">
        <w:rPr>
          <w:b/>
          <w:bCs/>
        </w:rPr>
        <w:fldChar w:fldCharType="end"/>
      </w:r>
      <w:bookmarkEnd w:id="95"/>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7"/>
      <w:r w:rsidRPr="00F76A6C">
        <w:t xml:space="preserve">. </w:t>
      </w:r>
      <w:commentRangeEnd w:id="97"/>
      <w:r>
        <w:rPr>
          <w:rStyle w:val="CommentReference"/>
          <w:iCs w:val="0"/>
          <w:color w:val="auto"/>
        </w:rPr>
        <w:commentReference w:id="97"/>
      </w:r>
      <w:bookmarkEnd w:id="96"/>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13A34511" w:rsidR="006C45D3" w:rsidRDefault="006C45D3" w:rsidP="006C45D3">
      <w:pPr>
        <w:pStyle w:val="Caption"/>
        <w:jc w:val="both"/>
      </w:pPr>
      <w:bookmarkStart w:id="98" w:name="_Ref33475323"/>
      <w:bookmarkStart w:id="99" w:name="_Toc396545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0</w:t>
      </w:r>
      <w:r w:rsidRPr="00F76A6C">
        <w:rPr>
          <w:b/>
          <w:bCs/>
        </w:rPr>
        <w:fldChar w:fldCharType="end"/>
      </w:r>
      <w:bookmarkEnd w:id="98"/>
      <w:r w:rsidRPr="00F76A6C">
        <w:rPr>
          <w:b/>
          <w:bCs/>
        </w:rPr>
        <w:t>.</w:t>
      </w:r>
      <w:r w:rsidRPr="00F76A6C">
        <w:t xml:space="preserve"> Modeled daytime traffic noise levels (dB(A)) in Viikki</w:t>
      </w:r>
      <w:r>
        <w:t xml:space="preserve"> </w:t>
      </w:r>
      <w:r w:rsidRPr="00E961F1">
        <w:t>(City of Helsinki: strategic noise mapping, 2017</w:t>
      </w:r>
      <w:r>
        <w:t>; visualization by the author</w:t>
      </w:r>
      <w:r w:rsidRPr="00E961F1">
        <w:t>)</w:t>
      </w:r>
      <w:r w:rsidRPr="00F76A6C">
        <w:t>.</w:t>
      </w:r>
      <w:commentRangeStart w:id="100"/>
      <w:r w:rsidRPr="00F76A6C">
        <w:t xml:space="preserve"> </w:t>
      </w:r>
      <w:commentRangeEnd w:id="100"/>
      <w:r>
        <w:rPr>
          <w:rStyle w:val="CommentReference"/>
          <w:iCs w:val="0"/>
          <w:color w:val="auto"/>
        </w:rPr>
        <w:commentReference w:id="100"/>
      </w:r>
      <w:bookmarkEnd w:id="99"/>
    </w:p>
    <w:p w14:paraId="1F1C011E" w14:textId="13C3A112" w:rsidR="00FE0CAD" w:rsidRPr="00F76A6C" w:rsidRDefault="0047480A" w:rsidP="00B627E0">
      <w:r w:rsidRPr="00F76A6C">
        <w:t xml:space="preserve">It should be noted that the decision to use noise data of </w:t>
      </w:r>
      <w:commentRangeStart w:id="101"/>
      <w:r w:rsidRPr="00F76A6C">
        <w:t xml:space="preserve">only noise source </w:t>
      </w:r>
      <w:commentRangeEnd w:id="101"/>
      <w:r>
        <w:t xml:space="preserve">(vehicular traffic) </w:t>
      </w:r>
      <w:r>
        <w:rPr>
          <w:rStyle w:val="CommentReference"/>
        </w:rPr>
        <w:commentReference w:id="101"/>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632CC06F" w:rsidR="00524730" w:rsidRPr="00F76A6C" w:rsidRDefault="00992FC4" w:rsidP="003E07F3">
      <w:pPr>
        <w:pStyle w:val="Caption"/>
        <w:spacing w:after="600"/>
        <w:jc w:val="both"/>
      </w:pPr>
      <w:bookmarkStart w:id="102" w:name="_Ref33475326"/>
      <w:bookmarkStart w:id="103" w:name="_Toc396545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1</w:t>
      </w:r>
      <w:r w:rsidRPr="00F76A6C">
        <w:rPr>
          <w:b/>
          <w:bCs/>
        </w:rPr>
        <w:fldChar w:fldCharType="end"/>
      </w:r>
      <w:bookmarkEnd w:id="102"/>
      <w:r w:rsidRPr="00F76A6C">
        <w:rPr>
          <w:b/>
          <w:bCs/>
        </w:rPr>
        <w:t>.</w:t>
      </w:r>
      <w:r w:rsidRPr="00F76A6C">
        <w:t xml:space="preserve"> Modeled daytime traffic noise levels (dB</w:t>
      </w:r>
      <w:r w:rsidR="006518C5" w:rsidRPr="00F76A6C">
        <w:t>(A)</w:t>
      </w:r>
      <w:r w:rsidRPr="00F76A6C">
        <w:t xml:space="preserve">) </w:t>
      </w:r>
      <w:r w:rsidR="00A27E18" w:rsidRPr="00F76A6C">
        <w:t>in Kallio and Vallila (</w:t>
      </w:r>
      <w:r w:rsidR="00E961F1" w:rsidRPr="00E961F1">
        <w:t>City of Helsinki: strategic noise mapping, 2017</w:t>
      </w:r>
      <w:r w:rsidR="00E961F1">
        <w:t>; visualization by the author</w:t>
      </w:r>
      <w:r w:rsidR="00E961F1" w:rsidRPr="00E961F1">
        <w:t>)</w:t>
      </w:r>
      <w:r w:rsidRPr="00F76A6C">
        <w:t>.</w:t>
      </w:r>
      <w:bookmarkEnd w:id="103"/>
      <w:r w:rsidR="00A34344" w:rsidRPr="00F76A6C">
        <w:t xml:space="preserve"> </w:t>
      </w:r>
    </w:p>
    <w:p w14:paraId="7157ED05" w14:textId="33D8A17D" w:rsidR="007A6F11" w:rsidRPr="00F76A6C" w:rsidRDefault="007A6F11" w:rsidP="007A6F11">
      <w:pPr>
        <w:pStyle w:val="Heading3"/>
      </w:pPr>
      <w:bookmarkStart w:id="104" w:name="_Toc39657551"/>
      <w:r w:rsidRPr="00F76A6C">
        <w:t>OpenStreetMap data</w:t>
      </w:r>
      <w:bookmarkEnd w:id="104"/>
    </w:p>
    <w:p w14:paraId="0F6BF7DB" w14:textId="1C07ED3B"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7C7B9D" w:rsidRPr="007C7B9D">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511F1551" w:rsidR="00AE5A2A" w:rsidRPr="00F76A6C" w:rsidRDefault="00AE5A2A" w:rsidP="00AE5A2A">
      <w:pPr>
        <w:pStyle w:val="TableCaption"/>
      </w:pPr>
      <w:bookmarkStart w:id="105" w:name="_Ref33792283"/>
      <w:bookmarkStart w:id="106" w:name="_Toc3965458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2</w:t>
      </w:r>
      <w:r w:rsidRPr="00F76A6C">
        <w:rPr>
          <w:b/>
          <w:bCs/>
        </w:rPr>
        <w:fldChar w:fldCharType="end"/>
      </w:r>
      <w:bookmarkEnd w:id="105"/>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6"/>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7" w:name="_Toc39657552"/>
      <w:r w:rsidRPr="00F76A6C">
        <w:t xml:space="preserve">Register based origin-destination (OD) </w:t>
      </w:r>
      <w:r w:rsidR="007375B8" w:rsidRPr="00F76A6C">
        <w:t xml:space="preserve">commuting </w:t>
      </w:r>
      <w:commentRangeStart w:id="108"/>
      <w:r w:rsidRPr="00F76A6C">
        <w:t>data</w:t>
      </w:r>
      <w:commentRangeEnd w:id="108"/>
      <w:r w:rsidR="001D021C">
        <w:rPr>
          <w:rStyle w:val="CommentReference"/>
          <w:rFonts w:eastAsiaTheme="minorHAnsi" w:cs="Times New Roman"/>
          <w:b w:val="0"/>
          <w:color w:val="auto"/>
          <w:spacing w:val="0"/>
        </w:rPr>
        <w:commentReference w:id="108"/>
      </w:r>
      <w:bookmarkEnd w:id="107"/>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9"/>
      <w:commentRangeEnd w:id="109"/>
      <w:r w:rsidR="00AF6DBD">
        <w:rPr>
          <w:rStyle w:val="CommentReference"/>
        </w:rPr>
        <w:commentReference w:id="109"/>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Yhdyskuntarakenteen seurannan aineistot”).</w:t>
      </w:r>
      <w:r w:rsidR="003C17F1" w:rsidRPr="00F76A6C">
        <w:t xml:space="preserve"> </w:t>
      </w:r>
      <w:commentRangeStart w:id="110"/>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0"/>
      <w:r w:rsidR="006A35FA">
        <w:rPr>
          <w:rStyle w:val="CommentReference"/>
        </w:rPr>
        <w:commentReference w:id="110"/>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1"/>
      <w:r w:rsidR="00383D60" w:rsidRPr="00F76A6C">
        <w:t>extraction</w:t>
      </w:r>
      <w:commentRangeEnd w:id="111"/>
      <w:r w:rsidR="006A35FA">
        <w:rPr>
          <w:rStyle w:val="CommentReference"/>
        </w:rPr>
        <w:commentReference w:id="111"/>
      </w:r>
      <w:r w:rsidR="00383D60" w:rsidRPr="00F76A6C">
        <w:t xml:space="preserve"> of </w:t>
      </w:r>
      <w:r w:rsidR="0043327B" w:rsidRPr="00F76A6C">
        <w:t xml:space="preserve">commuting flows that </w:t>
      </w:r>
      <w:commentRangeStart w:id="112"/>
      <w:r w:rsidR="0043327B" w:rsidRPr="00F76A6C">
        <w:t>originated in the study area</w:t>
      </w:r>
      <w:commentRangeEnd w:id="112"/>
      <w:r w:rsidR="006A35FA">
        <w:rPr>
          <w:rStyle w:val="CommentReference"/>
        </w:rPr>
        <w:commentReference w:id="112"/>
      </w:r>
      <w:r w:rsidR="00E10691" w:rsidRPr="00F76A6C">
        <w:t>.</w:t>
      </w:r>
      <w:r w:rsidR="005A25B1" w:rsidRPr="00F76A6C">
        <w:t xml:space="preserve"> </w:t>
      </w:r>
    </w:p>
    <w:p w14:paraId="501684F5" w14:textId="5BD0AA40" w:rsidR="00B41CC9" w:rsidRPr="00F76A6C" w:rsidRDefault="00871A0F" w:rsidP="00ED0F8F">
      <w:pPr>
        <w:pStyle w:val="Heading3"/>
      </w:pPr>
      <w:bookmarkStart w:id="113" w:name="_Toc39657553"/>
      <w:r w:rsidRPr="00F76A6C">
        <w:t>Online r</w:t>
      </w:r>
      <w:r w:rsidR="00DF5206" w:rsidRPr="00F76A6C">
        <w:t>outing service of the local public transport authority</w:t>
      </w:r>
      <w:bookmarkEnd w:id="113"/>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4"/>
      <w:r w:rsidR="00A118B0" w:rsidRPr="00F76A6C">
        <w:t>commutes</w:t>
      </w:r>
      <w:commentRangeEnd w:id="114"/>
      <w:r w:rsidR="00415A88">
        <w:rPr>
          <w:rStyle w:val="CommentReference"/>
        </w:rPr>
        <w:commentReference w:id="114"/>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5" w:name="_Toc39657554"/>
      <w:r w:rsidRPr="00F76A6C">
        <w:t>Technical framework</w:t>
      </w:r>
      <w:r w:rsidR="00406DEB" w:rsidRPr="00F76A6C">
        <w:t xml:space="preserve"> and architecture</w:t>
      </w:r>
      <w:bookmarkEnd w:id="115"/>
    </w:p>
    <w:p w14:paraId="4562EB86" w14:textId="43BD446F"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7C7B9D" w:rsidRPr="007C7B9D">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44CD00DD"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7C7B9D" w:rsidRPr="007C7B9D">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2E2EB677" w:rsidR="003E07F3" w:rsidRPr="003E07F3" w:rsidRDefault="00153745" w:rsidP="00771616">
      <w:pPr>
        <w:pStyle w:val="Caption"/>
      </w:pPr>
      <w:bookmarkStart w:id="116" w:name="_Ref33707421"/>
      <w:bookmarkStart w:id="117" w:name="_Toc3965455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C7B9D">
        <w:rPr>
          <w:b/>
          <w:bCs/>
          <w:noProof/>
        </w:rPr>
        <w:t>12</w:t>
      </w:r>
      <w:r w:rsidR="004F023F" w:rsidRPr="00F76A6C">
        <w:rPr>
          <w:b/>
          <w:bCs/>
        </w:rPr>
        <w:fldChar w:fldCharType="end"/>
      </w:r>
      <w:bookmarkEnd w:id="116"/>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7"/>
      <w:r w:rsidR="002D300D" w:rsidRPr="00F76A6C">
        <w:t xml:space="preserve"> </w:t>
      </w:r>
    </w:p>
    <w:p w14:paraId="7051E6B2" w14:textId="72107417" w:rsidR="00A93751" w:rsidRPr="00F76A6C" w:rsidRDefault="00962C8B" w:rsidP="006931F6">
      <w:pPr>
        <w:pStyle w:val="Heading2"/>
      </w:pPr>
      <w:bookmarkStart w:id="118" w:name="_Toc39657555"/>
      <w:r w:rsidRPr="00F76A6C">
        <w:lastRenderedPageBreak/>
        <w:t xml:space="preserve">Quiet path </w:t>
      </w:r>
      <w:r w:rsidR="00A41C09" w:rsidRPr="00F76A6C">
        <w:t>routing</w:t>
      </w:r>
      <w:r w:rsidR="00493AAD" w:rsidRPr="00F76A6C">
        <w:t xml:space="preserve"> </w:t>
      </w:r>
      <w:r w:rsidR="00E60CD2" w:rsidRPr="00F76A6C">
        <w:t>method</w:t>
      </w:r>
      <w:bookmarkEnd w:id="118"/>
    </w:p>
    <w:p w14:paraId="1E41042F" w14:textId="77777777" w:rsidR="00C435F0" w:rsidRPr="00F76A6C" w:rsidRDefault="00C435F0" w:rsidP="00C435F0">
      <w:pPr>
        <w:pStyle w:val="Heading3"/>
      </w:pPr>
      <w:bookmarkStart w:id="119" w:name="_Toc39657556"/>
      <w:r w:rsidRPr="00F76A6C">
        <w:t>Network acquisition and manipulation</w:t>
      </w:r>
      <w:bookmarkEnd w:id="119"/>
    </w:p>
    <w:p w14:paraId="3F4A3C71" w14:textId="08E9093C" w:rsidR="00C435F0" w:rsidRPr="00F76A6C" w:rsidRDefault="001513A0" w:rsidP="00C435F0">
      <w:r>
        <w:t>I included t</w:t>
      </w:r>
      <w:r w:rsidR="00C435F0" w:rsidRPr="00F76A6C">
        <w:t>he following three steps</w:t>
      </w:r>
      <w:commentRangeStart w:id="120"/>
      <w:r w:rsidR="00C435F0" w:rsidRPr="00F76A6C">
        <w:t xml:space="preserve"> in </w:t>
      </w:r>
      <w:commentRangeEnd w:id="120"/>
      <w:r w:rsidR="005360FA">
        <w:rPr>
          <w:rStyle w:val="CommentReference"/>
        </w:rPr>
        <w:commentReference w:id="120"/>
      </w:r>
      <w:r w:rsidR="00C435F0" w:rsidRPr="00F76A6C">
        <w:t xml:space="preserve">acquiring and processing street network data to a graph suitable for </w:t>
      </w:r>
      <w:commentRangeStart w:id="121"/>
      <w:r w:rsidR="00C435F0" w:rsidRPr="00F76A6C">
        <w:t>noise exposure based</w:t>
      </w:r>
      <w:commentRangeEnd w:id="121"/>
      <w:r w:rsidR="001A25DE">
        <w:rPr>
          <w:rStyle w:val="CommentReference"/>
        </w:rPr>
        <w:commentReference w:id="121"/>
      </w:r>
      <w:r w:rsidR="00C435F0" w:rsidRPr="00F76A6C">
        <w:t xml:space="preserve"> routing</w:t>
      </w:r>
      <w:r w:rsidR="002C4EE3" w:rsidRPr="00F76A6C">
        <w:t xml:space="preserve"> analysis</w:t>
      </w:r>
      <w:r w:rsidR="00C435F0" w:rsidRPr="00F76A6C">
        <w:t>:</w:t>
      </w:r>
    </w:p>
    <w:p w14:paraId="1DFD8BD3" w14:textId="56BD2AC2"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7C7B9D" w:rsidRPr="007C7B9D">
        <w:t>Figure 13</w:t>
      </w:r>
      <w:r w:rsidRPr="00F76A6C">
        <w:fldChar w:fldCharType="end"/>
      </w:r>
      <w:r w:rsidRPr="00F76A6C">
        <w:t>)</w:t>
      </w:r>
      <w:r w:rsidR="00F532B7">
        <w:t>;</w:t>
      </w:r>
    </w:p>
    <w:p w14:paraId="22E9F027" w14:textId="5A62159A"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7C7B9D" w:rsidRPr="007C7B9D">
        <w:t>Figure 14</w:t>
      </w:r>
      <w:r w:rsidRPr="00F76A6C">
        <w:fldChar w:fldCharType="end"/>
      </w:r>
      <w:r w:rsidRPr="00F76A6C">
        <w:t>)</w:t>
      </w:r>
      <w:r w:rsidR="00F532B7">
        <w:t>;</w:t>
      </w:r>
    </w:p>
    <w:p w14:paraId="03AEBB20" w14:textId="08C0973B"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r w:rsidR="00AB7D1F" w:rsidRPr="00F76A6C">
        <w:t xml:space="preserve">exposure based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7C7B9D" w:rsidRPr="007C7B9D">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147B8737" w:rsidR="006C59EA" w:rsidRPr="00F76A6C" w:rsidRDefault="006C59EA" w:rsidP="006C59EA">
      <w:pPr>
        <w:pStyle w:val="Caption"/>
      </w:pPr>
      <w:bookmarkStart w:id="122" w:name="_Ref9348163"/>
      <w:bookmarkStart w:id="123" w:name="_Toc396545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3</w:t>
      </w:r>
      <w:r w:rsidRPr="00F76A6C">
        <w:rPr>
          <w:b/>
          <w:bCs/>
        </w:rPr>
        <w:fldChar w:fldCharType="end"/>
      </w:r>
      <w:bookmarkEnd w:id="122"/>
      <w:r w:rsidRPr="00F76A6C">
        <w:rPr>
          <w:b/>
          <w:bCs/>
        </w:rPr>
        <w:t>.</w:t>
      </w:r>
      <w:r w:rsidRPr="00F76A6C">
        <w:t xml:space="preserve"> Workflow of street network graph acquisition and construction.</w:t>
      </w:r>
      <w:bookmarkEnd w:id="123"/>
    </w:p>
    <w:p w14:paraId="0C49E44A" w14:textId="0D66A3A5"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7C7B9D" w:rsidRPr="007C7B9D">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2B75EA21"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7C7B9D" w:rsidRPr="007C7B9D">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0272DCA9" w:rsidR="00ED2196" w:rsidRPr="00F76A6C" w:rsidRDefault="00ED2196" w:rsidP="00ED2196">
      <w:pPr>
        <w:pStyle w:val="Caption"/>
      </w:pPr>
      <w:bookmarkStart w:id="124" w:name="_Ref9348261"/>
      <w:bookmarkStart w:id="125" w:name="_Toc3965455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4</w:t>
      </w:r>
      <w:r w:rsidRPr="00F76A6C">
        <w:rPr>
          <w:b/>
          <w:bCs/>
        </w:rPr>
        <w:fldChar w:fldCharType="end"/>
      </w:r>
      <w:bookmarkEnd w:id="124"/>
      <w:r w:rsidRPr="00F76A6C">
        <w:rPr>
          <w:b/>
          <w:bCs/>
        </w:rPr>
        <w:t>.</w:t>
      </w:r>
      <w:r w:rsidRPr="00F76A6C">
        <w:t xml:space="preserve"> Workflow of extracting exposures to traffic noise (contaminated distances) to the edges of the graph.</w:t>
      </w:r>
      <w:bookmarkEnd w:id="125"/>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6" w:name="_Ref33771037"/>
      <w:bookmarkStart w:id="127" w:name="_Toc39657557"/>
      <w:r w:rsidRPr="00F76A6C">
        <w:t>Environmental impedance function</w:t>
      </w:r>
      <w:bookmarkEnd w:id="126"/>
      <w:bookmarkEnd w:id="127"/>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7C7B9D"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F712DB3" w:rsidR="00CB7FB3" w:rsidRPr="00F76A6C" w:rsidRDefault="00CB7FB3" w:rsidP="0057246A">
            <w:pPr>
              <w:spacing w:before="120" w:after="400"/>
              <w:jc w:val="center"/>
            </w:pPr>
            <w:commentRangeStart w:id="128"/>
            <w:r w:rsidRPr="00F76A6C">
              <w:t>(</w:t>
            </w:r>
            <w:r w:rsidRPr="00F76A6C">
              <w:fldChar w:fldCharType="begin"/>
            </w:r>
            <w:r w:rsidRPr="00F76A6C">
              <w:instrText xml:space="preserve"> SEQ Equation \* ARABIC </w:instrText>
            </w:r>
            <w:r w:rsidRPr="00F76A6C">
              <w:fldChar w:fldCharType="separate"/>
            </w:r>
            <w:r w:rsidR="007C7B9D">
              <w:rPr>
                <w:noProof/>
              </w:rPr>
              <w:t>1</w:t>
            </w:r>
            <w:r w:rsidRPr="00F76A6C">
              <w:fldChar w:fldCharType="end"/>
            </w:r>
            <w:r w:rsidRPr="00F76A6C">
              <w:t>)</w:t>
            </w:r>
            <w:commentRangeEnd w:id="128"/>
            <w:r w:rsidR="00844FDA">
              <w:rPr>
                <w:rStyle w:val="CommentReference"/>
              </w:rPr>
              <w:commentReference w:id="128"/>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7C7B9D"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34F959F3" w:rsidR="00F97ACD" w:rsidRPr="00F76A6C" w:rsidRDefault="00F97ACD" w:rsidP="00B61A9D">
            <w:pPr>
              <w:spacing w:before="460" w:after="400"/>
            </w:pPr>
            <w:bookmarkStart w:id="129" w:name="_Ref9591374"/>
            <w:r w:rsidRPr="00F76A6C">
              <w:t>(</w:t>
            </w:r>
            <w:r w:rsidRPr="00F76A6C">
              <w:fldChar w:fldCharType="begin"/>
            </w:r>
            <w:r w:rsidRPr="00F76A6C">
              <w:instrText xml:space="preserve"> SEQ Equation \* ARABIC </w:instrText>
            </w:r>
            <w:r w:rsidRPr="00F76A6C">
              <w:fldChar w:fldCharType="separate"/>
            </w:r>
            <w:r w:rsidR="007C7B9D">
              <w:rPr>
                <w:noProof/>
              </w:rPr>
              <w:t>2</w:t>
            </w:r>
            <w:r w:rsidRPr="00F76A6C">
              <w:fldChar w:fldCharType="end"/>
            </w:r>
            <w:r w:rsidRPr="00F76A6C">
              <w:t>)</w:t>
            </w:r>
            <w:bookmarkEnd w:id="129"/>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7C7B9D"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FFD8B3C" w:rsidR="006C394E" w:rsidRPr="00F76A6C" w:rsidRDefault="006C394E" w:rsidP="006C394E">
            <w:pPr>
              <w:spacing w:before="480" w:after="240"/>
            </w:pPr>
            <w:bookmarkStart w:id="130" w:name="_Ref25851235"/>
            <w:bookmarkStart w:id="131" w:name="_Ref25851033"/>
            <w:r w:rsidRPr="00F76A6C">
              <w:t>(</w:t>
            </w:r>
            <w:bookmarkStart w:id="132" w:name="_Ref25851183"/>
            <w:bookmarkEnd w:id="130"/>
            <w:r w:rsidR="00B311E7" w:rsidRPr="00F76A6C">
              <w:fldChar w:fldCharType="begin"/>
            </w:r>
            <w:r w:rsidR="00B311E7" w:rsidRPr="00F76A6C">
              <w:instrText xml:space="preserve"> SEQ Equation \* ARABIC </w:instrText>
            </w:r>
            <w:r w:rsidR="00B311E7" w:rsidRPr="00F76A6C">
              <w:fldChar w:fldCharType="separate"/>
            </w:r>
            <w:r w:rsidR="007C7B9D">
              <w:rPr>
                <w:noProof/>
              </w:rPr>
              <w:t>3</w:t>
            </w:r>
            <w:r w:rsidR="00B311E7" w:rsidRPr="00F76A6C">
              <w:fldChar w:fldCharType="end"/>
            </w:r>
            <w:r w:rsidRPr="00F76A6C">
              <w:t>)</w:t>
            </w:r>
            <w:bookmarkEnd w:id="131"/>
            <w:bookmarkEnd w:id="132"/>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3" w:name="_Ref9527730"/>
          <w:p w14:paraId="28FCAB85" w14:textId="2BCA750F" w:rsidR="006C394E" w:rsidRPr="00F76A6C" w:rsidRDefault="007C7B9D"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A86D39" w:rsidR="006C394E" w:rsidRPr="00F76A6C" w:rsidRDefault="006C394E" w:rsidP="00793654">
            <w:pPr>
              <w:spacing w:before="240" w:after="480"/>
            </w:pPr>
            <w:bookmarkStart w:id="134" w:name="_Ref25851268"/>
            <w:bookmarkStart w:id="135" w:name="_Ref25851126"/>
            <w:r w:rsidRPr="00F76A6C">
              <w:t>(</w:t>
            </w:r>
            <w:r w:rsidRPr="00F76A6C">
              <w:fldChar w:fldCharType="begin"/>
            </w:r>
            <w:r w:rsidRPr="00F76A6C">
              <w:instrText xml:space="preserve"> SEQ Equation \* ARABIC </w:instrText>
            </w:r>
            <w:r w:rsidRPr="00F76A6C">
              <w:fldChar w:fldCharType="separate"/>
            </w:r>
            <w:r w:rsidR="007C7B9D">
              <w:rPr>
                <w:noProof/>
              </w:rPr>
              <w:t>4</w:t>
            </w:r>
            <w:r w:rsidRPr="00F76A6C">
              <w:fldChar w:fldCharType="end"/>
            </w:r>
            <w:bookmarkEnd w:id="134"/>
            <w:r w:rsidRPr="00F76A6C">
              <w:t>)</w:t>
            </w:r>
            <w:bookmarkEnd w:id="135"/>
          </w:p>
        </w:tc>
      </w:tr>
    </w:tbl>
    <w:p w14:paraId="63051253" w14:textId="16B12E28"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dB</w:t>
      </w:r>
      <w:r w:rsidRPr="00F76A6C">
        <w:t>.</w:t>
      </w:r>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7C7B9D" w:rsidRPr="007C7B9D">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7C7B9D" w:rsidRPr="007C7B9D">
        <w:t xml:space="preserve">Appendix </w:t>
      </w:r>
      <w:r w:rsidR="007C7B9D" w:rsidRPr="007C7B9D">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64BB80D8" w:rsidR="003C3904" w:rsidRPr="003C3904" w:rsidRDefault="003C3904" w:rsidP="003C3904">
      <w:pPr>
        <w:pStyle w:val="Caption"/>
        <w:jc w:val="both"/>
      </w:pPr>
      <w:bookmarkStart w:id="136" w:name="_Ref25930825"/>
      <w:bookmarkStart w:id="137" w:name="_Toc396545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5</w:t>
      </w:r>
      <w:r w:rsidRPr="00F76A6C">
        <w:rPr>
          <w:b/>
          <w:bCs/>
        </w:rPr>
        <w:fldChar w:fldCharType="end"/>
      </w:r>
      <w:bookmarkEnd w:id="136"/>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7"/>
      <w:r w:rsidR="00546F5C">
        <w:t xml:space="preserve"> </w:t>
      </w:r>
    </w:p>
    <w:p w14:paraId="14091A7D" w14:textId="3FE9A4D6"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7C7B9D" w:rsidRPr="007C7B9D">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r w:rsidR="003B2A60" w:rsidRPr="00F76A6C">
        <w:t>Guski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3"/>
    </w:p>
    <w:p w14:paraId="66BB1F6C" w14:textId="5D110EE9" w:rsidR="00002CCA" w:rsidRPr="00F76A6C" w:rsidRDefault="00A41C09" w:rsidP="00002CCA">
      <w:pPr>
        <w:pStyle w:val="Heading3"/>
      </w:pPr>
      <w:bookmarkStart w:id="138" w:name="_Toc39657558"/>
      <w:r w:rsidRPr="00F76A6C">
        <w:t>Quiet path routing</w:t>
      </w:r>
      <w:r w:rsidR="0062533E" w:rsidRPr="00F76A6C">
        <w:t xml:space="preserve"> application</w:t>
      </w:r>
      <w:bookmarkEnd w:id="138"/>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9"/>
      <w:r w:rsidR="00283D24" w:rsidRPr="00F76A6C">
        <w:t>1)</w:t>
      </w:r>
      <w:r w:rsidR="00283D24">
        <w:t xml:space="preserve"> </w:t>
      </w:r>
      <w:commentRangeEnd w:id="139"/>
      <w:r w:rsidR="00A81420">
        <w:rPr>
          <w:rStyle w:val="CommentReference"/>
        </w:rPr>
        <w:commentReference w:id="139"/>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40"/>
      <w:r w:rsidRPr="00F76A6C">
        <w:lastRenderedPageBreak/>
        <w:t>S</w:t>
      </w:r>
      <w:r w:rsidR="00EB5A31" w:rsidRPr="00F76A6C">
        <w:t>tarting the application</w:t>
      </w:r>
      <w:r w:rsidR="00E002E4" w:rsidRPr="00F76A6C">
        <w:t xml:space="preserve"> </w:t>
      </w:r>
      <w:commentRangeStart w:id="141"/>
      <w:r w:rsidR="00E002E4" w:rsidRPr="00F76A6C">
        <w:t>(</w:t>
      </w:r>
      <w:r w:rsidR="00B15F41">
        <w:t xml:space="preserve">steps </w:t>
      </w:r>
      <w:r w:rsidR="00E002E4" w:rsidRPr="00F76A6C">
        <w:t>1–</w:t>
      </w:r>
      <w:r w:rsidR="00EE2D49" w:rsidRPr="00F76A6C">
        <w:t>2</w:t>
      </w:r>
      <w:r w:rsidR="00E002E4" w:rsidRPr="00F76A6C">
        <w:t>)</w:t>
      </w:r>
      <w:commentRangeEnd w:id="140"/>
      <w:r w:rsidR="00283D24">
        <w:rPr>
          <w:rStyle w:val="CommentReference"/>
        </w:rPr>
        <w:commentReference w:id="140"/>
      </w:r>
      <w:commentRangeEnd w:id="141"/>
      <w:r w:rsidR="003C3904">
        <w:t>;</w:t>
      </w:r>
      <w:r w:rsidR="00A81420">
        <w:rPr>
          <w:rStyle w:val="CommentReference"/>
        </w:rPr>
        <w:commentReference w:id="141"/>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326B49B0"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2"/>
      <w:r w:rsidR="00E002E4" w:rsidRPr="00F76A6C">
        <w:t>(</w:t>
      </w:r>
      <w:r w:rsidR="00FF01A2">
        <w:t xml:space="preserve">step </w:t>
      </w:r>
      <w:r w:rsidR="00E002E4" w:rsidRPr="00F76A6C">
        <w:t xml:space="preserve">1) </w:t>
      </w:r>
      <w:commentRangeEnd w:id="142"/>
      <w:r w:rsidR="00E10CE7">
        <w:rPr>
          <w:rStyle w:val="CommentReference"/>
        </w:rPr>
        <w:commentReference w:id="142"/>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7C7B9D" w:rsidRPr="007C7B9D">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20834C2A" w:rsidR="00C341CA" w:rsidRPr="00F76A6C" w:rsidRDefault="00C341CA" w:rsidP="00C341CA">
      <w:pPr>
        <w:pStyle w:val="Caption"/>
      </w:pPr>
      <w:bookmarkStart w:id="143" w:name="_Ref9348368"/>
      <w:bookmarkStart w:id="144" w:name="_Toc3965455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6</w:t>
      </w:r>
      <w:r w:rsidRPr="00F76A6C">
        <w:rPr>
          <w:b/>
          <w:bCs/>
        </w:rPr>
        <w:fldChar w:fldCharType="end"/>
      </w:r>
      <w:bookmarkEnd w:id="143"/>
      <w:r w:rsidRPr="00F76A6C">
        <w:rPr>
          <w:b/>
          <w:bCs/>
        </w:rPr>
        <w:t>.</w:t>
      </w:r>
      <w:r w:rsidRPr="00F76A6C">
        <w:t xml:space="preserve"> Workflow of calculating and adding noise sensitivity specific edge costs as new edge attributes.</w:t>
      </w:r>
      <w:bookmarkEnd w:id="144"/>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5A11786F"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7C7B9D" w:rsidRPr="007C7B9D">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see 3.7.3).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1AE7E8A0" w:rsidR="00CC1FD9" w:rsidRDefault="00415067" w:rsidP="00B45EDE">
      <w:pPr>
        <w:pStyle w:val="Caption"/>
      </w:pPr>
      <w:bookmarkStart w:id="145" w:name="_Ref9516858"/>
      <w:bookmarkStart w:id="146" w:name="_Toc396545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C7B9D">
        <w:rPr>
          <w:b/>
          <w:bCs/>
          <w:noProof/>
        </w:rPr>
        <w:t>17</w:t>
      </w:r>
      <w:r w:rsidR="004F023F" w:rsidRPr="00F76A6C">
        <w:rPr>
          <w:b/>
          <w:bCs/>
        </w:rPr>
        <w:fldChar w:fldCharType="end"/>
      </w:r>
      <w:bookmarkEnd w:id="145"/>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6"/>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7" w:name="_Toc39657559"/>
      <w:r w:rsidRPr="00F76A6C">
        <w:lastRenderedPageBreak/>
        <w:t xml:space="preserve">Noise exposure assessment </w:t>
      </w:r>
      <w:r w:rsidR="00D2693F" w:rsidRPr="00F76A6C">
        <w:t xml:space="preserve">of </w:t>
      </w:r>
      <w:r w:rsidR="00A14980" w:rsidRPr="00F76A6C">
        <w:t>short and quiet paths</w:t>
      </w:r>
      <w:bookmarkEnd w:id="147"/>
    </w:p>
    <w:p w14:paraId="29F8B39C" w14:textId="5FC16974"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7C7B9D" w:rsidRPr="007C7B9D">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8" w:name="_Ref9592438"/>
      <w:r w:rsidR="0003797C" w:rsidRPr="00F76A6C">
        <w:br w:type="page"/>
      </w:r>
    </w:p>
    <w:p w14:paraId="1B6D7F8C" w14:textId="4F6F9903" w:rsidR="00193D86" w:rsidRPr="00F76A6C" w:rsidRDefault="00832804" w:rsidP="00193D86">
      <w:pPr>
        <w:pStyle w:val="TableCaption"/>
      </w:pPr>
      <w:bookmarkStart w:id="149" w:name="_Ref33904344"/>
      <w:bookmarkStart w:id="150" w:name="_Toc39654586"/>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C7B9D">
        <w:rPr>
          <w:b/>
          <w:bCs/>
          <w:noProof/>
        </w:rPr>
        <w:t>3</w:t>
      </w:r>
      <w:r w:rsidR="004F023F" w:rsidRPr="00F76A6C">
        <w:rPr>
          <w:b/>
          <w:bCs/>
        </w:rPr>
        <w:fldChar w:fldCharType="end"/>
      </w:r>
      <w:bookmarkEnd w:id="148"/>
      <w:bookmarkEnd w:id="149"/>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0"/>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7C7B9D"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F3EDEA4"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7C7B9D">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7C7B9D"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C01F177" w:rsidR="00E65507" w:rsidRPr="00F76A6C" w:rsidRDefault="00E65507" w:rsidP="00625058">
            <w:pPr>
              <w:pStyle w:val="TableText"/>
              <w:spacing w:before="360"/>
            </w:pPr>
            <w:bookmarkStart w:id="151" w:name="_Ref33867374"/>
            <w:r w:rsidRPr="00F76A6C">
              <w:t>(</w:t>
            </w:r>
            <w:r w:rsidRPr="00F76A6C">
              <w:fldChar w:fldCharType="begin"/>
            </w:r>
            <w:r w:rsidRPr="00F76A6C">
              <w:instrText xml:space="preserve"> SEQ Equation \* ARABIC </w:instrText>
            </w:r>
            <w:r w:rsidRPr="00F76A6C">
              <w:fldChar w:fldCharType="separate"/>
            </w:r>
            <w:r w:rsidR="007C7B9D">
              <w:rPr>
                <w:noProof/>
              </w:rPr>
              <w:t>6</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7C7B9D"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7547B427" w:rsidR="00E65507" w:rsidRPr="00F76A6C" w:rsidRDefault="00E65507" w:rsidP="00891B6A">
            <w:pPr>
              <w:pStyle w:val="TableText"/>
              <w:spacing w:before="360"/>
            </w:pPr>
            <w:bookmarkStart w:id="152" w:name="_Ref33867425"/>
            <w:r w:rsidRPr="00F76A6C">
              <w:t>(</w:t>
            </w:r>
            <w:r w:rsidRPr="00F76A6C">
              <w:fldChar w:fldCharType="begin"/>
            </w:r>
            <w:r w:rsidRPr="00F76A6C">
              <w:instrText xml:space="preserve"> SEQ Equation \* ARABIC </w:instrText>
            </w:r>
            <w:r w:rsidRPr="00F76A6C">
              <w:fldChar w:fldCharType="separate"/>
            </w:r>
            <w:r w:rsidR="007C7B9D">
              <w:rPr>
                <w:noProof/>
              </w:rPr>
              <w:t>7</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7C7B9D"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7538CB4" w:rsidR="00E65507" w:rsidRPr="00F76A6C" w:rsidRDefault="00E65507" w:rsidP="00891B6A">
            <w:pPr>
              <w:pStyle w:val="TableText"/>
              <w:spacing w:before="360"/>
            </w:pPr>
            <w:bookmarkStart w:id="153" w:name="_Ref33867501"/>
            <w:r w:rsidRPr="00F76A6C">
              <w:t>(</w:t>
            </w:r>
            <w:r w:rsidRPr="00F76A6C">
              <w:fldChar w:fldCharType="begin"/>
            </w:r>
            <w:r w:rsidRPr="00F76A6C">
              <w:instrText xml:space="preserve"> SEQ Equation \* ARABIC </w:instrText>
            </w:r>
            <w:r w:rsidRPr="00F76A6C">
              <w:fldChar w:fldCharType="separate"/>
            </w:r>
            <w:r w:rsidR="007C7B9D">
              <w:rPr>
                <w:noProof/>
              </w:rPr>
              <w:t>8</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B7D16AF" w:rsidR="00E65507" w:rsidRPr="00F76A6C" w:rsidRDefault="00E65507" w:rsidP="00625058">
            <w:pPr>
              <w:pStyle w:val="TableText"/>
              <w:spacing w:before="360"/>
            </w:pPr>
            <w:bookmarkStart w:id="154" w:name="_Ref33867550"/>
            <w:r w:rsidRPr="00F76A6C">
              <w:t>(</w:t>
            </w:r>
            <w:r w:rsidRPr="00F76A6C">
              <w:fldChar w:fldCharType="begin"/>
            </w:r>
            <w:r w:rsidRPr="00F76A6C">
              <w:instrText xml:space="preserve"> SEQ Equation \* ARABIC </w:instrText>
            </w:r>
            <w:r w:rsidRPr="00F76A6C">
              <w:fldChar w:fldCharType="separate"/>
            </w:r>
            <w:r w:rsidR="007C7B9D">
              <w:rPr>
                <w:noProof/>
              </w:rPr>
              <w:t>9</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8671AAC"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7C7B9D" w:rsidRPr="00F76A6C">
              <w:t>(</w:t>
            </w:r>
            <w:r w:rsidR="007C7B9D">
              <w:t>2</w:t>
            </w:r>
            <w:r w:rsidR="007C7B9D"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7C7B9D"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955A074"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7C7B9D">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7C7B9D"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11D21674" w:rsidR="00E65507" w:rsidRPr="00F76A6C" w:rsidRDefault="00E65507" w:rsidP="00625058">
            <w:pPr>
              <w:pStyle w:val="TableText"/>
              <w:spacing w:before="240" w:after="240"/>
            </w:pPr>
            <w:bookmarkStart w:id="155" w:name="_Ref33867650"/>
            <w:r w:rsidRPr="00F76A6C">
              <w:t>(</w:t>
            </w:r>
            <w:r w:rsidRPr="00F76A6C">
              <w:fldChar w:fldCharType="begin"/>
            </w:r>
            <w:r w:rsidRPr="00F76A6C">
              <w:instrText xml:space="preserve"> SEQ Equation \* ARABIC </w:instrText>
            </w:r>
            <w:r w:rsidRPr="00F76A6C">
              <w:fldChar w:fldCharType="separate"/>
            </w:r>
            <w:r w:rsidR="007C7B9D">
              <w:rPr>
                <w:noProof/>
              </w:rPr>
              <w:t>11</w:t>
            </w:r>
            <w:r w:rsidRPr="00F76A6C">
              <w:fldChar w:fldCharType="end"/>
            </w:r>
            <w:bookmarkEnd w:id="155"/>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7C7B9D"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6"/>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6"/>
    </w:p>
    <w:p w14:paraId="6163879C" w14:textId="327B1537" w:rsidR="00B74D96" w:rsidRPr="00F76A6C" w:rsidRDefault="002E2F5C" w:rsidP="00D9566D">
      <w:pPr>
        <w:pStyle w:val="Heading2"/>
      </w:pPr>
      <w:bookmarkStart w:id="157" w:name="_Toc39657560"/>
      <w:r w:rsidRPr="00F76A6C">
        <w:t>Web-based q</w:t>
      </w:r>
      <w:r w:rsidR="00B74D96" w:rsidRPr="00F76A6C">
        <w:t>uiet path route planner</w:t>
      </w:r>
      <w:bookmarkEnd w:id="157"/>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2172D6FE"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8"/>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7C7B9D" w:rsidRPr="007C7B9D">
        <w:t>Figure 18</w:t>
      </w:r>
      <w:r w:rsidR="006F765F" w:rsidRPr="00F76A6C">
        <w:fldChar w:fldCharType="end"/>
      </w:r>
      <w:r w:rsidR="006F765F" w:rsidRPr="00F76A6C">
        <w:t>)</w:t>
      </w:r>
      <w:commentRangeEnd w:id="158"/>
      <w:r w:rsidR="00DD0AA5">
        <w:rPr>
          <w:rStyle w:val="CommentReference"/>
        </w:rPr>
        <w:commentReference w:id="158"/>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4AB8EAE7" w:rsidR="00227E0B" w:rsidRPr="00F76A6C" w:rsidRDefault="00227E0B" w:rsidP="00227E0B">
      <w:pPr>
        <w:pStyle w:val="Caption"/>
      </w:pPr>
      <w:bookmarkStart w:id="159" w:name="_Ref9517973"/>
      <w:bookmarkStart w:id="160" w:name="_Toc396545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18</w:t>
      </w:r>
      <w:r w:rsidRPr="00F76A6C">
        <w:rPr>
          <w:b/>
          <w:bCs/>
        </w:rPr>
        <w:fldChar w:fldCharType="end"/>
      </w:r>
      <w:bookmarkEnd w:id="159"/>
      <w:r w:rsidRPr="00F76A6C">
        <w:rPr>
          <w:b/>
          <w:bCs/>
        </w:rPr>
        <w:t>.</w:t>
      </w:r>
      <w:r w:rsidRPr="00F76A6C">
        <w:t xml:space="preserve"> Technical architecture of the quiet path route planner web application.</w:t>
      </w:r>
      <w:bookmarkEnd w:id="160"/>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1"/>
      <w:commentRangeEnd w:id="161"/>
      <w:r w:rsidR="004D4F95">
        <w:rPr>
          <w:rStyle w:val="CommentReference"/>
        </w:rPr>
        <w:commentReference w:id="161"/>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2" w:name="_Toc39657561"/>
      <w:r w:rsidRPr="00F76A6C">
        <w:t xml:space="preserve">Case study: </w:t>
      </w:r>
      <w:r w:rsidR="002464BA" w:rsidRPr="00F76A6C">
        <w:t xml:space="preserve">pedestrians’ exposure to traffic noise </w:t>
      </w:r>
      <w:r w:rsidR="00F62A7B" w:rsidRPr="00F76A6C">
        <w:t>in Helsinki</w:t>
      </w:r>
      <w:bookmarkEnd w:id="162"/>
    </w:p>
    <w:p w14:paraId="707139F9" w14:textId="4C605449" w:rsidR="00D21C90" w:rsidRPr="00F76A6C" w:rsidRDefault="0011579D" w:rsidP="00942B90">
      <w:pPr>
        <w:pStyle w:val="Heading3"/>
      </w:pPr>
      <w:bookmarkStart w:id="163" w:name="_Toc39657562"/>
      <w:r w:rsidRPr="00F76A6C">
        <w:t>Overview</w:t>
      </w:r>
      <w:r w:rsidR="00D21C90" w:rsidRPr="00F76A6C">
        <w:t xml:space="preserve"> of the analysis</w:t>
      </w:r>
      <w:bookmarkEnd w:id="163"/>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4"/>
      <w:r w:rsidR="000A666D" w:rsidRPr="00F76A6C">
        <w:t>hree</w:t>
      </w:r>
      <w:commentRangeEnd w:id="164"/>
      <w:r w:rsidR="00AB19EE">
        <w:rPr>
          <w:rStyle w:val="CommentReference"/>
        </w:rPr>
        <w:commentReference w:id="164"/>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5"/>
      <w:r w:rsidR="00810229" w:rsidRPr="00F76A6C">
        <w:t xml:space="preserve">interesting </w:t>
      </w:r>
      <w:r w:rsidR="00DB19FE" w:rsidRPr="00F76A6C">
        <w:t xml:space="preserve">and </w:t>
      </w:r>
      <w:commentRangeEnd w:id="165"/>
      <w:r w:rsidR="00EC7D6F">
        <w:rPr>
          <w:rStyle w:val="CommentReference"/>
        </w:rPr>
        <w:commentReference w:id="165"/>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6"/>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6"/>
      <w:r w:rsidR="00EC7D6F">
        <w:rPr>
          <w:rStyle w:val="CommentReference"/>
        </w:rPr>
        <w:commentReference w:id="166"/>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77637CBE" w:rsidR="00DC15DB" w:rsidRPr="00F76A6C" w:rsidRDefault="0011579D" w:rsidP="004E31DF">
      <w:r w:rsidRPr="00F76A6C">
        <w:t xml:space="preserve">The </w:t>
      </w:r>
      <w:r w:rsidR="00757B74">
        <w:t>exposure assessment consisted of two parts</w:t>
      </w:r>
      <w:commentRangeStart w:id="167"/>
      <w:r w:rsidRPr="00F76A6C">
        <w:t>:</w:t>
      </w:r>
      <w:commentRangeEnd w:id="167"/>
      <w:r w:rsidR="009539B6">
        <w:rPr>
          <w:rStyle w:val="CommentReference"/>
        </w:rPr>
        <w:commentReference w:id="167"/>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7C7B9D" w:rsidRPr="007C7B9D">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7C7B9D" w:rsidRPr="007C7B9D">
        <w:t>Figure 20</w:t>
      </w:r>
      <w:r w:rsidR="00385632" w:rsidRPr="00F76A6C">
        <w:fldChar w:fldCharType="end"/>
      </w:r>
      <w:r w:rsidR="003573D4" w:rsidRPr="00F76A6C">
        <w:t>, chapters 3.7.3 &amp; 3.7.</w:t>
      </w:r>
      <w:commentRangeStart w:id="168"/>
      <w:r w:rsidR="003573D4" w:rsidRPr="00F76A6C">
        <w:t>4</w:t>
      </w:r>
      <w:commentRangeEnd w:id="168"/>
      <w:r w:rsidR="00CD050A">
        <w:rPr>
          <w:rStyle w:val="CommentReference"/>
        </w:rPr>
        <w:commentReference w:id="168"/>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15B7F29A" w:rsidR="00D21C90" w:rsidRPr="00F76A6C" w:rsidRDefault="00FD4AB0" w:rsidP="00020EA1">
      <w:pPr>
        <w:pStyle w:val="Caption"/>
      </w:pPr>
      <w:bookmarkStart w:id="169" w:name="_Ref9504158"/>
      <w:bookmarkStart w:id="170" w:name="_Toc3965456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C7B9D">
        <w:rPr>
          <w:b/>
          <w:bCs/>
          <w:noProof/>
        </w:rPr>
        <w:t>19</w:t>
      </w:r>
      <w:r w:rsidR="004F023F" w:rsidRPr="00F76A6C">
        <w:rPr>
          <w:b/>
          <w:bCs/>
        </w:rPr>
        <w:fldChar w:fldCharType="end"/>
      </w:r>
      <w:bookmarkEnd w:id="169"/>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0"/>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0DFC64B5" w:rsidR="000115DA" w:rsidRPr="00F76A6C" w:rsidRDefault="00754167" w:rsidP="000115DA">
      <w:pPr>
        <w:pStyle w:val="TableCaption"/>
        <w:spacing w:before="120"/>
      </w:pPr>
      <w:bookmarkStart w:id="171" w:name="_Ref33897315"/>
      <w:bookmarkStart w:id="172" w:name="_Toc39654563"/>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C7B9D">
        <w:rPr>
          <w:b/>
          <w:bCs/>
          <w:noProof/>
        </w:rPr>
        <w:t>20</w:t>
      </w:r>
      <w:r w:rsidR="004F023F" w:rsidRPr="00F76A6C">
        <w:rPr>
          <w:b/>
          <w:bCs/>
        </w:rPr>
        <w:fldChar w:fldCharType="end"/>
      </w:r>
      <w:bookmarkEnd w:id="171"/>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2"/>
      <w:r w:rsidR="009C324A" w:rsidRPr="00F76A6C">
        <w:t xml:space="preserve"> </w:t>
      </w:r>
      <w:r w:rsidR="003209FB" w:rsidRPr="00F76A6C">
        <w:br/>
      </w:r>
    </w:p>
    <w:p w14:paraId="0B3BAEBA" w14:textId="18DCCE90" w:rsidR="00E64C51" w:rsidRPr="00F76A6C" w:rsidRDefault="003507BD" w:rsidP="00942B90">
      <w:pPr>
        <w:pStyle w:val="Heading3"/>
      </w:pPr>
      <w:bookmarkStart w:id="173" w:name="_Toc39657563"/>
      <w:r w:rsidRPr="00F76A6C">
        <w:t>Estimating local walking routes by PT commutes</w:t>
      </w:r>
      <w:bookmarkEnd w:id="173"/>
    </w:p>
    <w:p w14:paraId="3C3C6BCC" w14:textId="4018E897"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7C7B9D" w:rsidRPr="007C7B9D">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7C7B9D" w:rsidRPr="007C7B9D">
        <w:t>Figure 19</w:t>
      </w:r>
      <w:r w:rsidR="00EC2991" w:rsidRPr="00F76A6C">
        <w:fldChar w:fldCharType="end"/>
      </w:r>
      <w:r w:rsidR="005663EE" w:rsidRPr="00F76A6C">
        <w:t xml:space="preserve">. </w:t>
      </w:r>
    </w:p>
    <w:p w14:paraId="129CC124" w14:textId="2389C597"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7C7B9D" w:rsidRPr="007C7B9D">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157E0B59" w:rsidR="00044E9B" w:rsidRPr="00F76A6C" w:rsidRDefault="00044E9B" w:rsidP="00C71B65">
      <w:pPr>
        <w:pStyle w:val="Caption"/>
      </w:pPr>
      <w:bookmarkStart w:id="174" w:name="_Ref37490842"/>
      <w:bookmarkStart w:id="175" w:name="_Toc396545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1</w:t>
      </w:r>
      <w:r w:rsidRPr="00F76A6C">
        <w:rPr>
          <w:b/>
          <w:bCs/>
        </w:rPr>
        <w:fldChar w:fldCharType="end"/>
      </w:r>
      <w:bookmarkEnd w:id="174"/>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5"/>
      <w:r w:rsidR="00152396" w:rsidRPr="00F76A6C">
        <w:t xml:space="preserve"> </w:t>
      </w:r>
    </w:p>
    <w:p w14:paraId="3117881F" w14:textId="58F92152"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7C7B9D" w:rsidRPr="007C7B9D">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04E005F8" w:rsidR="00093BB5" w:rsidRPr="00F76A6C" w:rsidRDefault="00093BB5" w:rsidP="00093BB5">
      <w:pPr>
        <w:pStyle w:val="TableCaption"/>
      </w:pPr>
      <w:bookmarkStart w:id="176" w:name="_Ref9505792"/>
      <w:bookmarkStart w:id="177" w:name="_Toc3965458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4</w:t>
      </w:r>
      <w:r w:rsidRPr="00F76A6C">
        <w:rPr>
          <w:b/>
          <w:bCs/>
        </w:rPr>
        <w:fldChar w:fldCharType="end"/>
      </w:r>
      <w:bookmarkEnd w:id="176"/>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7649F1ED"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7C7B9D" w:rsidRPr="007C7B9D">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46973484" w:rsidR="00562144" w:rsidRPr="00F76A6C" w:rsidRDefault="00562144" w:rsidP="000C5499">
      <w:pPr>
        <w:pStyle w:val="Caption"/>
        <w:jc w:val="both"/>
      </w:pPr>
      <w:bookmarkStart w:id="178" w:name="_Ref33901886"/>
      <w:bookmarkStart w:id="179" w:name="_Toc396545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2</w:t>
      </w:r>
      <w:r w:rsidRPr="00F76A6C">
        <w:rPr>
          <w:b/>
          <w:bCs/>
        </w:rPr>
        <w:fldChar w:fldCharType="end"/>
      </w:r>
      <w:bookmarkEnd w:id="178"/>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9"/>
      <w:r w:rsidR="00DB536C" w:rsidRPr="00F76A6C">
        <w:t xml:space="preserve"> </w:t>
      </w:r>
    </w:p>
    <w:p w14:paraId="72502B29" w14:textId="2DE4C256"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7C7B9D" w:rsidRPr="007C7B9D">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7C7B9D" w:rsidRPr="007C7B9D">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B04B2BF" w:rsidR="006C217B" w:rsidRPr="00F76A6C" w:rsidRDefault="006C217B" w:rsidP="00EC2D94">
      <w:pPr>
        <w:pStyle w:val="Caption"/>
        <w:spacing w:after="360"/>
        <w:jc w:val="both"/>
      </w:pPr>
      <w:bookmarkStart w:id="180" w:name="_Ref9955925"/>
      <w:bookmarkStart w:id="181" w:name="_Toc396545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3</w:t>
      </w:r>
      <w:r w:rsidRPr="00F76A6C">
        <w:rPr>
          <w:b/>
          <w:bCs/>
        </w:rPr>
        <w:fldChar w:fldCharType="end"/>
      </w:r>
      <w:bookmarkEnd w:id="180"/>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1"/>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51C7F5A5" w:rsidR="002D011B" w:rsidRPr="00F76A6C" w:rsidRDefault="000E1C92" w:rsidP="000E71C6">
      <w:pPr>
        <w:pStyle w:val="Caption"/>
        <w:jc w:val="both"/>
      </w:pPr>
      <w:bookmarkStart w:id="182" w:name="_Ref9955196"/>
      <w:bookmarkStart w:id="183" w:name="_Toc396545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4</w:t>
      </w:r>
      <w:r w:rsidRPr="00F76A6C">
        <w:rPr>
          <w:b/>
          <w:bCs/>
        </w:rPr>
        <w:fldChar w:fldCharType="end"/>
      </w:r>
      <w:bookmarkEnd w:id="182"/>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3"/>
      <w:r w:rsidR="00AC5A3C" w:rsidRPr="00F76A6C">
        <w:t xml:space="preserve"> </w:t>
      </w:r>
    </w:p>
    <w:p w14:paraId="4B8176DF" w14:textId="69AA88E5" w:rsidR="00731E0F" w:rsidRPr="00F76A6C" w:rsidRDefault="00E04C82" w:rsidP="002464BA">
      <w:pPr>
        <w:pStyle w:val="Heading3"/>
      </w:pPr>
      <w:bookmarkStart w:id="184" w:name="_Toc39657564"/>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4"/>
    </w:p>
    <w:p w14:paraId="2B958318" w14:textId="04A7A237"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7C7B9D" w:rsidRPr="007C7B9D">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7C7B9D" w:rsidRPr="007C7B9D">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7C7B9D" w:rsidRPr="007C7B9D">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5387AFC1" w:rsidR="00CC0487" w:rsidRPr="00F76A6C" w:rsidRDefault="003A5764" w:rsidP="003A5764">
      <w:pPr>
        <w:pStyle w:val="TableCaption"/>
      </w:pPr>
      <w:bookmarkStart w:id="185" w:name="_Ref33902848"/>
      <w:bookmarkStart w:id="186" w:name="_Toc3965458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5</w:t>
      </w:r>
      <w:r w:rsidRPr="00F76A6C">
        <w:rPr>
          <w:b/>
          <w:bCs/>
        </w:rPr>
        <w:fldChar w:fldCharType="end"/>
      </w:r>
      <w:bookmarkEnd w:id="185"/>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6"/>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7"/>
            <w:r w:rsidRPr="00F76A6C">
              <w:t>workplaces</w:t>
            </w:r>
            <w:commentRangeEnd w:id="187"/>
            <w:r w:rsidR="00CC2199">
              <w:rPr>
                <w:rStyle w:val="CommentReference"/>
              </w:rPr>
              <w:commentReference w:id="187"/>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DEF195D" w:rsidR="00247ED5" w:rsidRDefault="00247ED5" w:rsidP="00247ED5">
      <w:pPr>
        <w:pStyle w:val="Caption"/>
        <w:jc w:val="both"/>
      </w:pPr>
      <w:bookmarkStart w:id="188" w:name="_Ref33903340"/>
      <w:bookmarkStart w:id="189" w:name="_Toc396545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5</w:t>
      </w:r>
      <w:r w:rsidRPr="00F76A6C">
        <w:rPr>
          <w:b/>
          <w:bCs/>
        </w:rPr>
        <w:fldChar w:fldCharType="end"/>
      </w:r>
      <w:bookmarkEnd w:id="188"/>
      <w:r w:rsidRPr="00F76A6C">
        <w:rPr>
          <w:b/>
          <w:bCs/>
        </w:rPr>
        <w:t>.</w:t>
      </w:r>
      <w:r w:rsidRPr="00F76A6C">
        <w:t xml:space="preserve"> </w:t>
      </w:r>
      <w:commentRangeStart w:id="190"/>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0"/>
      <w:r w:rsidR="00CC2199">
        <w:rPr>
          <w:rStyle w:val="CommentReference"/>
          <w:iCs w:val="0"/>
          <w:color w:val="auto"/>
        </w:rPr>
        <w:commentReference w:id="190"/>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9"/>
      <w:r w:rsidR="0049318D" w:rsidRPr="00F76A6C">
        <w:t xml:space="preserve"> </w:t>
      </w:r>
    </w:p>
    <w:p w14:paraId="640027D6" w14:textId="6C054A41" w:rsidR="001E2F7F" w:rsidRPr="00F76A6C" w:rsidRDefault="00F11633" w:rsidP="00DC45DC">
      <w:pPr>
        <w:pStyle w:val="Heading3"/>
      </w:pPr>
      <w:bookmarkStart w:id="191" w:name="_Toc39657565"/>
      <w:r w:rsidRPr="00F76A6C">
        <w:t xml:space="preserve">Assessment of </w:t>
      </w:r>
      <w:r w:rsidR="00F62581" w:rsidRPr="00F76A6C">
        <w:t xml:space="preserve">dynamic exposure to </w:t>
      </w:r>
      <w:r w:rsidR="00BC02B8" w:rsidRPr="00F76A6C">
        <w:t>traffic noise</w:t>
      </w:r>
      <w:bookmarkEnd w:id="191"/>
    </w:p>
    <w:p w14:paraId="5E278464" w14:textId="7DE93020"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7C7B9D" w:rsidRPr="007C7B9D">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2"/>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2"/>
      <w:r w:rsidR="00662364">
        <w:rPr>
          <w:rStyle w:val="CommentReference"/>
        </w:rPr>
        <w:commentReference w:id="192"/>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3" w:name="_Toc39657566"/>
      <w:r w:rsidRPr="00F76A6C">
        <w:t xml:space="preserve">Assessment of </w:t>
      </w:r>
      <w:r w:rsidR="007D01EA" w:rsidRPr="00F76A6C">
        <w:t>achievable reductions in exposure to traffic noise</w:t>
      </w:r>
      <w:bookmarkEnd w:id="193"/>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4" w:name="_Toc39657567"/>
      <w:r w:rsidRPr="00F76A6C">
        <w:lastRenderedPageBreak/>
        <w:t>RESULTS</w:t>
      </w:r>
      <w:bookmarkEnd w:id="194"/>
    </w:p>
    <w:p w14:paraId="54F44F58" w14:textId="77777777" w:rsidR="00A82A8D" w:rsidRPr="00F76A6C" w:rsidRDefault="00A82A8D" w:rsidP="00A82A8D">
      <w:pPr>
        <w:pStyle w:val="Heading2"/>
      </w:pPr>
      <w:bookmarkStart w:id="195" w:name="_Toc39657568"/>
      <w:r w:rsidRPr="00F76A6C">
        <w:t>Quiet path routing API</w:t>
      </w:r>
      <w:bookmarkEnd w:id="195"/>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t>quietpaths/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10FE9EAB"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7C7B9D" w:rsidRPr="007C7B9D">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7C7B9D" w:rsidRPr="007C7B9D">
        <w:t xml:space="preserve">Figure </w:t>
      </w:r>
      <w:r w:rsidR="007C7B9D" w:rsidRPr="007C7B9D">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56EF4A03" w:rsidR="00A82A8D" w:rsidRPr="00F76A6C" w:rsidRDefault="00A82A8D" w:rsidP="00A82A8D">
      <w:pPr>
        <w:pStyle w:val="TableCaption"/>
      </w:pPr>
      <w:bookmarkStart w:id="196" w:name="_Ref34575518"/>
      <w:bookmarkStart w:id="197" w:name="_Toc3965458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6</w:t>
      </w:r>
      <w:r w:rsidRPr="00F76A6C">
        <w:rPr>
          <w:b/>
          <w:bCs/>
        </w:rPr>
        <w:fldChar w:fldCharType="end"/>
      </w:r>
      <w:bookmarkEnd w:id="196"/>
      <w:r w:rsidRPr="00F76A6C">
        <w:rPr>
          <w:b/>
          <w:bCs/>
        </w:rPr>
        <w:t>.</w:t>
      </w:r>
      <w:r w:rsidRPr="00F76A6C">
        <w:t xml:space="preserve"> Descriptions of the path properties returned by the quiet path routing API.</w:t>
      </w:r>
      <w:bookmarkEnd w:id="197"/>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 xml:space="preserve">Unique name of the path (e.g. “short” or “qp_0.2”). For quiet paths, the name is formatted as “qp_xx”,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r w:rsidRPr="00F76A6C">
              <w:lastRenderedPageBreak/>
              <w:t xml:space="preserve">cost_coeff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r w:rsidRPr="00F76A6C">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r w:rsidRPr="00F76A6C">
              <w:t xml:space="preserve">len_diff_rat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r w:rsidRPr="00F76A6C">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r w:rsidRPr="00F76A6C">
              <w:t>mdB</w:t>
            </w:r>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r w:rsidRPr="00F76A6C">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r w:rsidRPr="00F76A6C">
              <w:t>nei</w:t>
            </w:r>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r w:rsidRPr="00F76A6C">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r w:rsidRPr="00F76A6C">
              <w:t>nei_diff</w:t>
            </w:r>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r w:rsidRPr="00F76A6C">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r w:rsidRPr="00F76A6C">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r w:rsidRPr="00F76A6C">
              <w:t>noise_pcts</w:t>
            </w:r>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noise_range_exps).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r w:rsidRPr="00F76A6C">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r w:rsidRPr="00F76A6C">
              <w:t>path_score</w:t>
            </w:r>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8" w:name="_Ref34575558"/>
    </w:p>
    <w:bookmarkEnd w:id="198"/>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v:textbox>
                <w10:anchorlock/>
              </v:rect>
            </w:pict>
          </mc:Fallback>
        </mc:AlternateContent>
      </w:r>
    </w:p>
    <w:p w14:paraId="550276D9" w14:textId="6FCFB174" w:rsidR="00B06DA1" w:rsidRDefault="00DD51F5" w:rsidP="00B06DA1">
      <w:pPr>
        <w:pStyle w:val="Caption"/>
      </w:pPr>
      <w:bookmarkStart w:id="199" w:name="_Ref39431301"/>
      <w:bookmarkStart w:id="200" w:name="_Toc39654569"/>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7C7B9D">
        <w:rPr>
          <w:b/>
          <w:bCs/>
          <w:noProof/>
        </w:rPr>
        <w:t>26</w:t>
      </w:r>
      <w:r w:rsidRPr="00DD51F5">
        <w:rPr>
          <w:b/>
          <w:bCs/>
        </w:rPr>
        <w:fldChar w:fldCharType="end"/>
      </w:r>
      <w:bookmarkEnd w:id="199"/>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0"/>
    </w:p>
    <w:p w14:paraId="12073080" w14:textId="77777777" w:rsidR="00B06DA1" w:rsidRPr="00B06DA1" w:rsidRDefault="00B06DA1" w:rsidP="00B06DA1"/>
    <w:p w14:paraId="0C34F927" w14:textId="3ED2F1BE" w:rsidR="00A82A8D" w:rsidRPr="00F76A6C" w:rsidRDefault="00A82A8D" w:rsidP="00A82A8D">
      <w:pPr>
        <w:pStyle w:val="Heading2"/>
      </w:pPr>
      <w:bookmarkStart w:id="201" w:name="_Toc39657569"/>
      <w:r w:rsidRPr="00F76A6C">
        <w:lastRenderedPageBreak/>
        <w:t>Quiet path route planner</w:t>
      </w:r>
      <w:bookmarkEnd w:id="201"/>
    </w:p>
    <w:p w14:paraId="674710C0" w14:textId="34E649BF"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7C7B9D" w:rsidRPr="007C7B9D">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13AFFF0A"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7C7B9D" w:rsidRPr="007C7B9D">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C7B9D" w:rsidRPr="007C7B9D">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7C7B9D" w:rsidRPr="007C7B9D">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7C7B9D" w:rsidRPr="007C7B9D">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35D59AD0"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C7B9D" w:rsidRPr="007C7B9D">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C7B9D" w:rsidRPr="007C7B9D">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2" w:name="_Ref37672118"/>
    </w:p>
    <w:p w14:paraId="226E89A5" w14:textId="354361AF" w:rsidR="00A82A8D" w:rsidRPr="00F76A6C" w:rsidRDefault="00A82A8D" w:rsidP="00A82A8D">
      <w:pPr>
        <w:pStyle w:val="TableCaption"/>
      </w:pPr>
      <w:bookmarkStart w:id="203" w:name="_Toc39654590"/>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7</w:t>
      </w:r>
      <w:r w:rsidRPr="00F76A6C">
        <w:rPr>
          <w:b/>
          <w:bCs/>
        </w:rPr>
        <w:fldChar w:fldCharType="end"/>
      </w:r>
      <w:bookmarkEnd w:id="202"/>
      <w:r w:rsidRPr="00F76A6C">
        <w:rPr>
          <w:b/>
          <w:bCs/>
        </w:rPr>
        <w:t>.</w:t>
      </w:r>
      <w:r w:rsidRPr="00F76A6C">
        <w:t xml:space="preserve"> Minor features and functionalities of the route planner UI that aim to improve the overall user experience of the application.</w:t>
      </w:r>
      <w:bookmarkEnd w:id="203"/>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The UI prevents routing and shows an error message “Origin [or destination] is outside the supported ara”</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7525EEEF"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7C7B9D" w:rsidRPr="00F76A6C">
              <w:rPr>
                <w:b/>
                <w:bCs/>
              </w:rPr>
              <w:t xml:space="preserve">Figure </w:t>
            </w:r>
            <w:r w:rsidR="007C7B9D">
              <w:rPr>
                <w:b/>
                <w:bCs/>
                <w:noProof/>
              </w:rPr>
              <w:t>30</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12B7A53B" w:rsidR="00A82A8D" w:rsidRPr="00F76A6C" w:rsidRDefault="00A82A8D" w:rsidP="00A82A8D">
      <w:pPr>
        <w:pStyle w:val="Caption"/>
      </w:pPr>
      <w:bookmarkStart w:id="204" w:name="_Ref9602518"/>
      <w:bookmarkStart w:id="205" w:name="_Ref9602513"/>
      <w:bookmarkStart w:id="206" w:name="_Toc396545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7</w:t>
      </w:r>
      <w:r w:rsidRPr="00F76A6C">
        <w:rPr>
          <w:b/>
          <w:bCs/>
        </w:rPr>
        <w:fldChar w:fldCharType="end"/>
      </w:r>
      <w:bookmarkEnd w:id="204"/>
      <w:r w:rsidRPr="00F76A6C">
        <w:rPr>
          <w:b/>
          <w:bCs/>
        </w:rPr>
        <w:t>.</w:t>
      </w:r>
      <w:r w:rsidRPr="00F76A6C">
        <w:t xml:space="preserve"> A typical sequence of actions included in solving one pathfinding problem from the perspective of the route planner application (grey) and user (blue)</w:t>
      </w:r>
      <w:bookmarkEnd w:id="205"/>
      <w:r w:rsidRPr="00F76A6C">
        <w:t>.</w:t>
      </w:r>
      <w:bookmarkEnd w:id="206"/>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114FEA83" w:rsidR="00A82A8D" w:rsidRPr="00F76A6C" w:rsidRDefault="00A82A8D" w:rsidP="00A82A8D">
      <w:pPr>
        <w:pStyle w:val="Caption"/>
        <w:spacing w:before="120" w:after="240"/>
      </w:pPr>
      <w:bookmarkStart w:id="207" w:name="_Ref34580873"/>
      <w:bookmarkStart w:id="208" w:name="_Toc3965457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8</w:t>
      </w:r>
      <w:r w:rsidRPr="00F76A6C">
        <w:rPr>
          <w:b/>
          <w:bCs/>
        </w:rPr>
        <w:fldChar w:fldCharType="end"/>
      </w:r>
      <w:bookmarkEnd w:id="207"/>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9"/>
      <w:r w:rsidRPr="00F76A6C">
        <w:t>path</w:t>
      </w:r>
      <w:commentRangeEnd w:id="209"/>
      <w:r w:rsidR="00E13D66">
        <w:rPr>
          <w:rStyle w:val="CommentReference"/>
          <w:iCs w:val="0"/>
          <w:color w:val="auto"/>
        </w:rPr>
        <w:commentReference w:id="209"/>
      </w:r>
      <w:r w:rsidRPr="00F76A6C">
        <w:t>)</w:t>
      </w:r>
      <w:r w:rsidR="002A2BBD">
        <w:t xml:space="preserve"> and (C) showing dynamic exposures to noise on a selected path</w:t>
      </w:r>
      <w:r w:rsidRPr="00F76A6C">
        <w:t>.</w:t>
      </w:r>
      <w:bookmarkEnd w:id="208"/>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7790103A" w:rsidR="00A82A8D" w:rsidRPr="00F76A6C" w:rsidRDefault="00A82A8D" w:rsidP="00A82A8D">
      <w:pPr>
        <w:pStyle w:val="Caption"/>
        <w:jc w:val="both"/>
      </w:pPr>
      <w:bookmarkStart w:id="210" w:name="_Ref34580877"/>
      <w:bookmarkStart w:id="211" w:name="_Toc396545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29</w:t>
      </w:r>
      <w:r w:rsidRPr="00F76A6C">
        <w:rPr>
          <w:b/>
          <w:bCs/>
        </w:rPr>
        <w:fldChar w:fldCharType="end"/>
      </w:r>
      <w:bookmarkEnd w:id="210"/>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1"/>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3041505D" w:rsidR="00A82A8D" w:rsidRPr="00F76A6C" w:rsidRDefault="00A82A8D" w:rsidP="00232FE2">
      <w:pPr>
        <w:pStyle w:val="Caption"/>
        <w:spacing w:after="600"/>
        <w:jc w:val="both"/>
      </w:pPr>
      <w:bookmarkStart w:id="212" w:name="_Ref35094920"/>
      <w:bookmarkStart w:id="213" w:name="_Toc3965457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0</w:t>
      </w:r>
      <w:r w:rsidRPr="00F76A6C">
        <w:rPr>
          <w:b/>
          <w:bCs/>
        </w:rPr>
        <w:fldChar w:fldCharType="end"/>
      </w:r>
      <w:bookmarkEnd w:id="212"/>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3"/>
      <w:r w:rsidRPr="00F76A6C">
        <w:t xml:space="preserve"> </w:t>
      </w:r>
    </w:p>
    <w:p w14:paraId="221851F0" w14:textId="351B9379" w:rsidR="004A2443" w:rsidRPr="00F76A6C" w:rsidRDefault="004A2443" w:rsidP="004A2443">
      <w:pPr>
        <w:pStyle w:val="Heading2"/>
      </w:pPr>
      <w:bookmarkStart w:id="214" w:name="_Toc39657570"/>
      <w:r w:rsidRPr="00F76A6C">
        <w:t xml:space="preserve">Case study: </w:t>
      </w:r>
      <w:r w:rsidR="006A27F7" w:rsidRPr="00F76A6C">
        <w:t>P</w:t>
      </w:r>
      <w:r w:rsidRPr="00F76A6C">
        <w:t>edestrians’ exposure to traffic noise in Helsinki</w:t>
      </w:r>
      <w:bookmarkEnd w:id="214"/>
    </w:p>
    <w:p w14:paraId="30ADDC1E" w14:textId="7DF556CE" w:rsidR="00B17DC1" w:rsidRPr="00F76A6C" w:rsidRDefault="00B17DC1" w:rsidP="004A2443">
      <w:pPr>
        <w:pStyle w:val="Heading3"/>
      </w:pPr>
      <w:bookmarkStart w:id="215" w:name="_Toc39657571"/>
      <w:r w:rsidRPr="00F76A6C">
        <w:t>Pedestrians</w:t>
      </w:r>
      <w:r w:rsidR="002367E0" w:rsidRPr="00F76A6C">
        <w:t>’</w:t>
      </w:r>
      <w:r w:rsidRPr="00F76A6C">
        <w:t xml:space="preserve"> exposure to traffic </w:t>
      </w:r>
      <w:commentRangeStart w:id="216"/>
      <w:commentRangeStart w:id="217"/>
      <w:r w:rsidRPr="00F76A6C">
        <w:t>noise</w:t>
      </w:r>
      <w:commentRangeEnd w:id="216"/>
      <w:r w:rsidR="00883146">
        <w:rPr>
          <w:rStyle w:val="CommentReference"/>
          <w:rFonts w:eastAsiaTheme="minorHAnsi" w:cs="Times New Roman"/>
          <w:b w:val="0"/>
          <w:color w:val="auto"/>
          <w:spacing w:val="0"/>
        </w:rPr>
        <w:commentReference w:id="216"/>
      </w:r>
      <w:commentRangeEnd w:id="217"/>
      <w:r w:rsidR="009A4CA6">
        <w:rPr>
          <w:rStyle w:val="CommentReference"/>
          <w:rFonts w:eastAsiaTheme="minorHAnsi" w:cs="Times New Roman"/>
          <w:b w:val="0"/>
          <w:color w:val="auto"/>
          <w:spacing w:val="0"/>
        </w:rPr>
        <w:commentReference w:id="217"/>
      </w:r>
      <w:bookmarkEnd w:id="215"/>
    </w:p>
    <w:p w14:paraId="7712592B" w14:textId="73F68D94"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7C7B9D" w:rsidRPr="007C7B9D">
        <w:t>Table 8</w:t>
      </w:r>
      <w:r w:rsidR="003B630F" w:rsidRPr="00F76A6C">
        <w:fldChar w:fldCharType="end"/>
      </w:r>
      <w:r w:rsidR="001D7CB8">
        <w:t>;</w:t>
      </w:r>
      <w:r w:rsidR="009725AD" w:rsidRPr="00F76A6C">
        <w:t xml:space="preserve"> </w:t>
      </w:r>
      <w:commentRangeStart w:id="218"/>
      <w:commentRangeEnd w:id="218"/>
      <w:r w:rsidR="009725AD">
        <w:rPr>
          <w:rStyle w:val="CommentReference"/>
        </w:rPr>
        <w:commentReference w:id="218"/>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D1F3807"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7C7B9D" w:rsidRPr="007C7B9D">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7C7B9D" w:rsidRPr="007C7B9D">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7C7B9D" w:rsidRPr="007C7B9D">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7C7B9D" w:rsidRPr="007C7B9D">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7C7B9D" w:rsidRPr="007C7B9D">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7C7B9D" w:rsidRPr="007C7B9D">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7C7B9D" w:rsidRPr="007C7B9D">
        <w:t>Table 8</w:t>
      </w:r>
      <w:r w:rsidR="00EA6DF7" w:rsidRPr="00F76A6C">
        <w:fldChar w:fldCharType="end"/>
      </w:r>
      <w:r w:rsidR="00EA6DF7" w:rsidRPr="00F76A6C">
        <w:t>).</w:t>
      </w:r>
      <w:r w:rsidR="00B356F0" w:rsidRPr="00F76A6C">
        <w:t xml:space="preserve"> </w:t>
      </w:r>
    </w:p>
    <w:p w14:paraId="18E23A8D" w14:textId="77A63997" w:rsidR="00B17DC1" w:rsidRPr="00F76A6C" w:rsidRDefault="00B17DC1" w:rsidP="00B17DC1">
      <w:pPr>
        <w:pStyle w:val="TableCaption"/>
      </w:pPr>
      <w:bookmarkStart w:id="219" w:name="_Ref33960913"/>
      <w:bookmarkStart w:id="220" w:name="_Toc3965459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8</w:t>
      </w:r>
      <w:r w:rsidRPr="00F76A6C">
        <w:rPr>
          <w:b/>
          <w:bCs/>
        </w:rPr>
        <w:fldChar w:fldCharType="end"/>
      </w:r>
      <w:bookmarkEnd w:id="219"/>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20"/>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1E43FC36" w:rsidR="00B17DC1" w:rsidRPr="00F76A6C" w:rsidRDefault="00B17DC1" w:rsidP="00B17DC1">
      <w:pPr>
        <w:pStyle w:val="TableCaption"/>
      </w:pPr>
      <w:r w:rsidRPr="00F76A6C">
        <w:br/>
      </w:r>
      <w:bookmarkStart w:id="221" w:name="_Ref33960922"/>
      <w:bookmarkStart w:id="222" w:name="_Toc396545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9</w:t>
      </w:r>
      <w:r w:rsidRPr="00F76A6C">
        <w:rPr>
          <w:b/>
          <w:bCs/>
        </w:rPr>
        <w:fldChar w:fldCharType="end"/>
      </w:r>
      <w:bookmarkEnd w:id="221"/>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3"/>
      <w:r w:rsidRPr="00F76A6C">
        <w:t>levels</w:t>
      </w:r>
      <w:commentRangeEnd w:id="223"/>
      <w:r>
        <w:rPr>
          <w:rStyle w:val="CommentReference"/>
        </w:rPr>
        <w:commentReference w:id="223"/>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4"/>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4"/>
      <w:r>
        <w:rPr>
          <w:rStyle w:val="CommentReference"/>
        </w:rPr>
        <w:commentReference w:id="224"/>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5" w:name="_Toc39657572"/>
      <w:r w:rsidRPr="00F76A6C">
        <w:t xml:space="preserve">Spatial patterns in pedestrians’ exposures to traffic </w:t>
      </w:r>
      <w:commentRangeStart w:id="226"/>
      <w:r w:rsidRPr="00F76A6C">
        <w:t>noise</w:t>
      </w:r>
      <w:commentRangeEnd w:id="226"/>
      <w:r w:rsidR="00A21340">
        <w:rPr>
          <w:rStyle w:val="CommentReference"/>
          <w:rFonts w:eastAsiaTheme="minorHAnsi" w:cs="Times New Roman"/>
          <w:b w:val="0"/>
          <w:color w:val="auto"/>
          <w:spacing w:val="0"/>
        </w:rPr>
        <w:commentReference w:id="226"/>
      </w:r>
      <w:bookmarkEnd w:id="225"/>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7"/>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7"/>
      <w:r w:rsidR="00D73870">
        <w:rPr>
          <w:rStyle w:val="CommentReference"/>
        </w:rPr>
        <w:commentReference w:id="227"/>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16B9C58D"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7C7B9D" w:rsidRPr="007C7B9D">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commentRangeStart w:id="228"/>
      <w:r w:rsidR="007C7B9D" w:rsidRPr="007C7B9D">
        <w:t>Figure</w:t>
      </w:r>
      <w:commentRangeEnd w:id="228"/>
      <w:r w:rsidR="007C7B9D" w:rsidRPr="007C7B9D">
        <w:t xml:space="preserv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7C7B9D" w:rsidRPr="007C7B9D">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7C7B9D" w:rsidRPr="007C7B9D">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commentRangeStart w:id="229"/>
      <w:r w:rsidR="007C7B9D" w:rsidRPr="007C7B9D">
        <w:t>Figure</w:t>
      </w:r>
      <w:commentRangeEnd w:id="229"/>
      <w:r w:rsidR="007C7B9D" w:rsidRPr="007C7B9D">
        <w:t xml:space="preserv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C7B9D" w:rsidRPr="007C7B9D">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7C7B9D" w:rsidRPr="007C7B9D">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7C7B9D" w:rsidRPr="007C7B9D">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C7B9D" w:rsidRPr="007C7B9D">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7C7B9D" w:rsidRPr="007C7B9D">
        <w:t xml:space="preserve">Appendix </w:t>
      </w:r>
      <w:r w:rsidR="007C7B9D" w:rsidRPr="007C7B9D">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7C7B9D" w:rsidRPr="007C7B9D">
        <w:t xml:space="preserve">Appendix </w:t>
      </w:r>
      <w:r w:rsidR="007C7B9D" w:rsidRPr="007C7B9D">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4C4B5071"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7C7B9D" w:rsidRPr="007C7B9D">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7C7B9D" w:rsidRPr="007C7B9D">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commentRangeStart w:id="230"/>
      <w:r w:rsidR="007C7B9D" w:rsidRPr="007C7B9D">
        <w:t>Figure</w:t>
      </w:r>
      <w:commentRangeEnd w:id="230"/>
      <w:r w:rsidR="007C7B9D" w:rsidRPr="007C7B9D">
        <w:t xml:space="preserv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Itä-</w:t>
      </w:r>
      <w:r w:rsidR="002D6C06" w:rsidRPr="00F76A6C">
        <w:lastRenderedPageBreak/>
        <w:t>Pakila, Kruunuhaka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7C7B9D" w:rsidRPr="007C7B9D">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740F1788" w:rsidR="00B17DC1" w:rsidRPr="00F76A6C" w:rsidRDefault="00B17DC1" w:rsidP="00B17DC1">
      <w:pPr>
        <w:pStyle w:val="Caption"/>
        <w:jc w:val="both"/>
      </w:pPr>
      <w:bookmarkStart w:id="231" w:name="_Ref33965311"/>
      <w:bookmarkStart w:id="232" w:name="_Toc396545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1</w:t>
      </w:r>
      <w:r w:rsidRPr="00F76A6C">
        <w:rPr>
          <w:b/>
          <w:bCs/>
        </w:rPr>
        <w:fldChar w:fldCharType="end"/>
      </w:r>
      <w:bookmarkEnd w:id="231"/>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3"/>
      <w:r w:rsidRPr="00F76A6C">
        <w:t>public</w:t>
      </w:r>
      <w:commentRangeEnd w:id="233"/>
      <w:r w:rsidR="008E4843">
        <w:rPr>
          <w:rStyle w:val="CommentReference"/>
          <w:iCs w:val="0"/>
          <w:color w:val="auto"/>
        </w:rPr>
        <w:commentReference w:id="233"/>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32"/>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7A3EB04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56CF1A02" w:rsidR="00232359" w:rsidRPr="00F76A6C" w:rsidRDefault="00981967" w:rsidP="00981967">
      <w:pPr>
        <w:pStyle w:val="Caption"/>
        <w:jc w:val="both"/>
      </w:pPr>
      <w:bookmarkStart w:id="234" w:name="_Ref33965456"/>
      <w:bookmarkStart w:id="235" w:name="_Toc39654575"/>
      <w:commentRangeStart w:id="236"/>
      <w:r w:rsidRPr="00F76A6C">
        <w:rPr>
          <w:b/>
          <w:bCs/>
        </w:rPr>
        <w:t>Figure</w:t>
      </w:r>
      <w:commentRangeEnd w:id="236"/>
      <w:r w:rsidR="008E4843">
        <w:rPr>
          <w:rStyle w:val="CommentReference"/>
          <w:iCs w:val="0"/>
          <w:color w:val="auto"/>
        </w:rPr>
        <w:commentReference w:id="236"/>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2</w:t>
      </w:r>
      <w:r w:rsidRPr="00F76A6C">
        <w:rPr>
          <w:b/>
          <w:bCs/>
        </w:rPr>
        <w:fldChar w:fldCharType="end"/>
      </w:r>
      <w:bookmarkEnd w:id="234"/>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5"/>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1CE37C54" w:rsidR="00B17DC1" w:rsidRPr="00F76A6C" w:rsidRDefault="00B17DC1" w:rsidP="00B17DC1">
      <w:pPr>
        <w:pStyle w:val="Caption"/>
        <w:jc w:val="both"/>
      </w:pPr>
      <w:bookmarkStart w:id="237" w:name="_Ref33965511"/>
      <w:bookmarkStart w:id="238" w:name="_Toc3965457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3</w:t>
      </w:r>
      <w:r w:rsidRPr="00F76A6C">
        <w:rPr>
          <w:b/>
          <w:bCs/>
        </w:rPr>
        <w:fldChar w:fldCharType="end"/>
      </w:r>
      <w:bookmarkEnd w:id="237"/>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8"/>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51FE5CA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359240EF" w:rsidR="00575A13" w:rsidRPr="00F76A6C" w:rsidRDefault="00B17DC1" w:rsidP="006E50C1">
      <w:pPr>
        <w:pStyle w:val="Caption"/>
      </w:pPr>
      <w:bookmarkStart w:id="239" w:name="_Ref33965563"/>
      <w:bookmarkStart w:id="240" w:name="_Toc39654577"/>
      <w:commentRangeStart w:id="241"/>
      <w:r w:rsidRPr="00F76A6C">
        <w:rPr>
          <w:b/>
          <w:bCs/>
        </w:rPr>
        <w:t>Figure</w:t>
      </w:r>
      <w:commentRangeEnd w:id="241"/>
      <w:r w:rsidR="00226ECB">
        <w:rPr>
          <w:rStyle w:val="CommentReference"/>
          <w:iCs w:val="0"/>
          <w:color w:val="auto"/>
        </w:rPr>
        <w:commentReference w:id="241"/>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4</w:t>
      </w:r>
      <w:r w:rsidRPr="00F76A6C">
        <w:rPr>
          <w:b/>
          <w:bCs/>
        </w:rPr>
        <w:fldChar w:fldCharType="end"/>
      </w:r>
      <w:bookmarkEnd w:id="239"/>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40"/>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AB87D30" w:rsidR="009D1A6B" w:rsidRPr="00F76A6C" w:rsidRDefault="009D1A6B" w:rsidP="009D1A6B">
      <w:pPr>
        <w:pStyle w:val="Caption"/>
        <w:jc w:val="both"/>
      </w:pPr>
      <w:bookmarkStart w:id="242" w:name="_Ref36313852"/>
      <w:bookmarkStart w:id="243" w:name="_Toc396545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5</w:t>
      </w:r>
      <w:r w:rsidRPr="00F76A6C">
        <w:rPr>
          <w:b/>
          <w:bCs/>
        </w:rPr>
        <w:fldChar w:fldCharType="end"/>
      </w:r>
      <w:bookmarkEnd w:id="242"/>
      <w:r w:rsidRPr="00F76A6C">
        <w:rPr>
          <w:b/>
          <w:bCs/>
        </w:rPr>
        <w:t>.</w:t>
      </w:r>
      <w:r w:rsidRPr="00F76A6C">
        <w:t xml:space="preserve"> </w:t>
      </w:r>
      <w:commentRangeStart w:id="244"/>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4"/>
      <w:r w:rsidR="00413928">
        <w:rPr>
          <w:rStyle w:val="CommentReference"/>
          <w:iCs w:val="0"/>
          <w:color w:val="auto"/>
        </w:rPr>
        <w:commentReference w:id="244"/>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7C7B9D" w:rsidRPr="007C7B9D">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3"/>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78480161" w:rsidR="00F57F90" w:rsidRPr="00F76A6C" w:rsidRDefault="009D1A6B" w:rsidP="00C60579">
      <w:pPr>
        <w:pStyle w:val="Caption"/>
        <w:jc w:val="both"/>
      </w:pPr>
      <w:bookmarkStart w:id="245" w:name="_Ref36313855"/>
      <w:bookmarkStart w:id="246" w:name="_Toc396545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6</w:t>
      </w:r>
      <w:r w:rsidRPr="00F76A6C">
        <w:rPr>
          <w:b/>
          <w:bCs/>
        </w:rPr>
        <w:fldChar w:fldCharType="end"/>
      </w:r>
      <w:bookmarkEnd w:id="245"/>
      <w:r w:rsidRPr="00F76A6C">
        <w:rPr>
          <w:b/>
          <w:bCs/>
        </w:rPr>
        <w:t>.</w:t>
      </w:r>
      <w:r w:rsidRPr="00F76A6C">
        <w:t xml:space="preserve"> </w:t>
      </w:r>
      <w:commentRangeStart w:id="247"/>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7"/>
      <w:r w:rsidR="007B1FAA">
        <w:rPr>
          <w:rStyle w:val="CommentReference"/>
          <w:iCs w:val="0"/>
          <w:color w:val="auto"/>
        </w:rPr>
        <w:commentReference w:id="247"/>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7C7B9D" w:rsidRPr="007C7B9D">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6"/>
    </w:p>
    <w:p w14:paraId="56E4B7F7" w14:textId="77777777" w:rsidR="00863A03" w:rsidRPr="00F76A6C" w:rsidRDefault="00863A03" w:rsidP="00863A03">
      <w:pPr>
        <w:pStyle w:val="Heading2"/>
      </w:pPr>
      <w:bookmarkStart w:id="248" w:name="_Toc39657573"/>
      <w:r w:rsidRPr="00F76A6C">
        <w:t>Achievable reductions in exposure to traffic noise</w:t>
      </w:r>
      <w:bookmarkEnd w:id="248"/>
    </w:p>
    <w:p w14:paraId="749ABDF4" w14:textId="7B4E9461" w:rsidR="003C5C42" w:rsidRDefault="008C033C" w:rsidP="003C5C42">
      <w:r>
        <w:t xml:space="preserve">I assessed the performance of the </w:t>
      </w:r>
      <w:commentRangeStart w:id="249"/>
      <w:commentRangeEnd w:id="249"/>
      <w:r w:rsidR="002212E1">
        <w:rPr>
          <w:rStyle w:val="CommentReference"/>
        </w:rPr>
        <w:commentReference w:id="249"/>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50"/>
      <w:r w:rsidRPr="00F76A6C">
        <w:t>higher than 60 dB</w:t>
      </w:r>
      <w:commentRangeEnd w:id="250"/>
      <w:r w:rsidR="00DE7EEB">
        <w:rPr>
          <w:rStyle w:val="CommentReference"/>
        </w:rPr>
        <w:commentReference w:id="250"/>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0AF3A1DB"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commentRangeStart w:id="251"/>
      <w:r w:rsidR="007C7B9D" w:rsidRPr="007C7B9D">
        <w:t>Figure</w:t>
      </w:r>
      <w:commentRangeEnd w:id="251"/>
      <w:r w:rsidR="007C7B9D" w:rsidRPr="007C7B9D">
        <w:t xml:space="preserv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7C7B9D" w:rsidRPr="007C7B9D">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commentRangeStart w:id="252"/>
      <w:r w:rsidR="007C7B9D" w:rsidRPr="007C7B9D">
        <w:t>Figure</w:t>
      </w:r>
      <w:commentRangeEnd w:id="252"/>
      <w:r w:rsidR="007C7B9D" w:rsidRPr="007C7B9D">
        <w:t xml:space="preserve"> 37</w:t>
      </w:r>
      <w:r w:rsidR="00863A03" w:rsidRPr="00F76A6C">
        <w:fldChar w:fldCharType="end"/>
      </w:r>
      <w:r w:rsidR="00863A03" w:rsidRPr="00F76A6C">
        <w:t xml:space="preserve">, but for the longer paths (700–1300 m). </w:t>
      </w:r>
      <w:bookmarkStart w:id="253"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40A06D2A"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commentRangeStart w:id="254"/>
      <w:r w:rsidR="007C7B9D" w:rsidRPr="007C7B9D">
        <w:t>Figure</w:t>
      </w:r>
      <w:commentRangeEnd w:id="254"/>
      <w:r w:rsidR="007C7B9D" w:rsidRPr="007C7B9D">
        <w:t xml:space="preserv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7C7B9D" w:rsidRPr="007C7B9D">
        <w:t>Figure 38</w:t>
      </w:r>
      <w:r w:rsidR="00F83C69" w:rsidRPr="00F76A6C">
        <w:fldChar w:fldCharType="end"/>
      </w:r>
      <w:r w:rsidRPr="00F76A6C">
        <w:t>)</w:t>
      </w:r>
      <w:r w:rsidR="002212E1">
        <w:t>.</w:t>
      </w:r>
    </w:p>
    <w:p w14:paraId="32DC0128" w14:textId="26D5D2A1" w:rsidR="00863A03" w:rsidRPr="00F76A6C" w:rsidRDefault="00863A03" w:rsidP="00863A03">
      <w:pPr>
        <w:pStyle w:val="TableCaption"/>
      </w:pPr>
      <w:bookmarkStart w:id="255" w:name="_Ref33970982"/>
      <w:bookmarkStart w:id="256" w:name="_Toc39654580"/>
      <w:commentRangeStart w:id="257"/>
      <w:r w:rsidRPr="00F76A6C">
        <w:rPr>
          <w:b/>
          <w:bCs/>
          <w:noProof/>
          <w:lang w:eastAsia="en-GB"/>
        </w:rPr>
        <w:lastRenderedPageBreak/>
        <w:drawing>
          <wp:anchor distT="0" distB="0" distL="114300" distR="114300" simplePos="0" relativeHeight="251666432" behindDoc="0" locked="0" layoutInCell="1" allowOverlap="1" wp14:anchorId="600C998F" wp14:editId="2635550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7"/>
      <w:r w:rsidR="002212E1">
        <w:rPr>
          <w:rStyle w:val="CommentReference"/>
          <w:iCs w:val="0"/>
          <w:color w:val="auto"/>
        </w:rPr>
        <w:commentReference w:id="257"/>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7</w:t>
      </w:r>
      <w:r w:rsidRPr="00F76A6C">
        <w:rPr>
          <w:b/>
          <w:bCs/>
        </w:rPr>
        <w:fldChar w:fldCharType="end"/>
      </w:r>
      <w:bookmarkEnd w:id="253"/>
      <w:bookmarkEnd w:id="255"/>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6"/>
      <w:r w:rsidR="00CB20CD" w:rsidRPr="00F76A6C">
        <w:t xml:space="preserve"> </w:t>
      </w:r>
    </w:p>
    <w:p w14:paraId="3D251813" w14:textId="28B6A0F4" w:rsidR="00863A03" w:rsidRPr="00F76A6C" w:rsidRDefault="00863A03" w:rsidP="00863A03">
      <w:pPr>
        <w:pStyle w:val="TableCaption"/>
      </w:pPr>
      <w:bookmarkStart w:id="258" w:name="_Toc39654581"/>
      <w:commentRangeStart w:id="259"/>
      <w:r w:rsidRPr="00F76A6C">
        <w:rPr>
          <w:b/>
          <w:bCs/>
          <w:noProof/>
          <w:lang w:eastAsia="en-GB"/>
        </w:rPr>
        <w:lastRenderedPageBreak/>
        <w:drawing>
          <wp:anchor distT="0" distB="0" distL="114300" distR="114300" simplePos="0" relativeHeight="251667456" behindDoc="0" locked="0" layoutInCell="1" allowOverlap="1" wp14:anchorId="7020C814" wp14:editId="670C9A2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60" w:name="_Ref21677674"/>
      <w:r w:rsidRPr="00F76A6C">
        <w:rPr>
          <w:b/>
          <w:bCs/>
        </w:rPr>
        <w:t xml:space="preserve">Figure </w:t>
      </w:r>
      <w:commentRangeEnd w:id="259"/>
      <w:r w:rsidR="002212E1">
        <w:rPr>
          <w:rStyle w:val="CommentReference"/>
          <w:iCs w:val="0"/>
          <w:color w:val="auto"/>
        </w:rPr>
        <w:commentReference w:id="259"/>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8</w:t>
      </w:r>
      <w:r w:rsidRPr="00F76A6C">
        <w:rPr>
          <w:b/>
          <w:bCs/>
        </w:rPr>
        <w:fldChar w:fldCharType="end"/>
      </w:r>
      <w:bookmarkEnd w:id="260"/>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8"/>
      <w:r w:rsidR="00CB20CD" w:rsidRPr="00F76A6C">
        <w:t xml:space="preserve"> </w:t>
      </w:r>
    </w:p>
    <w:p w14:paraId="531961C0" w14:textId="0C0CDE05"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7C7B9D" w:rsidRPr="007C7B9D">
        <w:t>Table 10</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7C7B9D" w:rsidRPr="007C7B9D">
        <w:t>Table 11</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61"/>
      <w:r w:rsidR="00863A03" w:rsidRPr="00F76A6C">
        <w:t>longer (shortest) paths</w:t>
      </w:r>
      <w:commentRangeEnd w:id="261"/>
      <w:r w:rsidR="0096000E">
        <w:rPr>
          <w:rStyle w:val="CommentReference"/>
        </w:rPr>
        <w:commentReference w:id="261"/>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6915D818" w:rsidR="00863A03" w:rsidRPr="00F76A6C" w:rsidRDefault="00863A03" w:rsidP="00863A03">
      <w:pPr>
        <w:pStyle w:val="TableCaption"/>
      </w:pPr>
      <w:bookmarkStart w:id="262" w:name="_Ref21678532"/>
      <w:bookmarkStart w:id="263" w:name="_Toc3965459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10</w:t>
      </w:r>
      <w:r w:rsidRPr="00F76A6C">
        <w:rPr>
          <w:b/>
          <w:bCs/>
        </w:rPr>
        <w:fldChar w:fldCharType="end"/>
      </w:r>
      <w:bookmarkEnd w:id="262"/>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63"/>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5B7C8E29" w14:textId="03687B3E" w:rsidR="001D37F3" w:rsidRPr="00F76A6C" w:rsidRDefault="001D37F3" w:rsidP="001D37F3">
      <w:r w:rsidRPr="00F76A6C">
        <w:lastRenderedPageBreak/>
        <w:t>The mean reductions in ER</w:t>
      </w:r>
      <w:r w:rsidRPr="00F76A6C">
        <w:rPr>
          <w:vertAlign w:val="subscript"/>
        </w:rPr>
        <w:t>+65dB</w:t>
      </w:r>
      <w:r w:rsidRPr="00F76A6C">
        <w:t xml:space="preserve"> are consistently and significantly higher for the longer paths (22–57 % vs. 12–38 %). Similarly, higher mean reductions in dB</w:t>
      </w:r>
      <w:r w:rsidRPr="00F76A6C">
        <w:rPr>
          <w:vertAlign w:val="subscript"/>
        </w:rPr>
        <w:t>mean</w:t>
      </w:r>
      <w:r w:rsidRPr="00F76A6C">
        <w:t xml:space="preserve"> were found for the longer paths (2.4–9.6 dB vs. 1.6–6.4 dB). </w:t>
      </w:r>
    </w:p>
    <w:p w14:paraId="4440B5E1" w14:textId="70084D35" w:rsidR="00863A03" w:rsidRPr="00F76A6C" w:rsidRDefault="00863A03" w:rsidP="00863A03">
      <w:pPr>
        <w:pStyle w:val="TableCaption"/>
        <w:rPr>
          <w:vertAlign w:val="subscript"/>
        </w:rPr>
      </w:pPr>
      <w:bookmarkStart w:id="264" w:name="_Ref21678541"/>
      <w:bookmarkStart w:id="265" w:name="_Toc396545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11</w:t>
      </w:r>
      <w:r w:rsidRPr="00F76A6C">
        <w:rPr>
          <w:b/>
          <w:bCs/>
        </w:rPr>
        <w:fldChar w:fldCharType="end"/>
      </w:r>
      <w:bookmarkEnd w:id="264"/>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5"/>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6" w:name="_Toc39657574"/>
      <w:r>
        <w:t>Quality of the shortest paths</w:t>
      </w:r>
      <w:bookmarkEnd w:id="266"/>
    </w:p>
    <w:p w14:paraId="090DC7D0" w14:textId="1F5737FA"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7C7B9D" w:rsidRPr="007C7B9D">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7C7B9D" w:rsidRPr="007C7B9D">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77777777" w:rsidR="009A55C7" w:rsidRDefault="009A55C7" w:rsidP="006E50C1"/>
    <w:p w14:paraId="2ACD05AD" w14:textId="41C5FA9E" w:rsidR="00B70B29" w:rsidRPr="00F76A6C" w:rsidRDefault="00B70B29" w:rsidP="006C25D6">
      <w:pPr>
        <w:pStyle w:val="TableCaption"/>
        <w:spacing w:after="120"/>
      </w:pPr>
      <w:bookmarkStart w:id="267" w:name="_Ref23670715"/>
      <w:bookmarkStart w:id="268" w:name="_Toc39654595"/>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12</w:t>
      </w:r>
      <w:r w:rsidRPr="00F76A6C">
        <w:rPr>
          <w:b/>
          <w:bCs/>
        </w:rPr>
        <w:fldChar w:fldCharType="end"/>
      </w:r>
      <w:bookmarkEnd w:id="267"/>
      <w:r w:rsidRPr="00F76A6C">
        <w:rPr>
          <w:b/>
          <w:bCs/>
        </w:rPr>
        <w:t>.</w:t>
      </w:r>
      <w:r w:rsidRPr="00F76A6C">
        <w:t xml:space="preserve"> Differences in path length between shortest paths and reference paths (n=31228).</w:t>
      </w:r>
      <w:bookmarkEnd w:id="268"/>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529B5BE9" w:rsidR="00CB5609" w:rsidRPr="00F76A6C" w:rsidRDefault="00CB5609" w:rsidP="002C69F4">
      <w:pPr>
        <w:pStyle w:val="TableCaption"/>
        <w:spacing w:before="600" w:after="120"/>
      </w:pPr>
      <w:bookmarkStart w:id="269" w:name="_Ref23696639"/>
      <w:bookmarkStart w:id="270" w:name="_Toc396545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C7B9D">
        <w:rPr>
          <w:b/>
          <w:bCs/>
          <w:noProof/>
        </w:rPr>
        <w:t>13</w:t>
      </w:r>
      <w:r w:rsidRPr="00F76A6C">
        <w:rPr>
          <w:b/>
          <w:bCs/>
        </w:rPr>
        <w:fldChar w:fldCharType="end"/>
      </w:r>
      <w:bookmarkEnd w:id="269"/>
      <w:r w:rsidRPr="00F76A6C">
        <w:rPr>
          <w:b/>
          <w:bCs/>
        </w:rPr>
        <w:t>.</w:t>
      </w:r>
      <w:r w:rsidRPr="00F76A6C">
        <w:t xml:space="preserve"> Statistics of offsets (i.e. distances) between the origin and destination points of the paths and the origin and destination points of the reference paths.</w:t>
      </w:r>
      <w:bookmarkEnd w:id="270"/>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71" w:name="_Toc39657575"/>
      <w:r w:rsidRPr="00F76A6C">
        <w:t>Sharing of the methods and results</w:t>
      </w:r>
      <w:bookmarkEnd w:id="271"/>
    </w:p>
    <w:p w14:paraId="763CC428" w14:textId="028CDA1B"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7C7B9D" w:rsidRPr="007C7B9D">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2" w:name="_Toc39657576"/>
      <w:r w:rsidRPr="00F76A6C">
        <w:lastRenderedPageBreak/>
        <w:t>DISCUSSION AND CONCLUSIONS</w:t>
      </w:r>
      <w:bookmarkEnd w:id="272"/>
    </w:p>
    <w:p w14:paraId="6430B97E" w14:textId="5B6D94E5" w:rsidR="0023068E" w:rsidRPr="00F76A6C" w:rsidRDefault="0023068E" w:rsidP="0023068E">
      <w:pPr>
        <w:pStyle w:val="Heading2"/>
      </w:pPr>
      <w:bookmarkStart w:id="273" w:name="_Toc39657577"/>
      <w:commentRangeStart w:id="274"/>
      <w:r w:rsidRPr="00F76A6C">
        <w:t>Significant</w:t>
      </w:r>
      <w:commentRangeEnd w:id="274"/>
      <w:r w:rsidR="00F1095C">
        <w:rPr>
          <w:rStyle w:val="CommentReference"/>
          <w:rFonts w:eastAsiaTheme="minorHAnsi" w:cs="Times New Roman"/>
          <w:b w:val="0"/>
          <w:color w:val="auto"/>
          <w:spacing w:val="0"/>
        </w:rPr>
        <w:commentReference w:id="274"/>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3"/>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75"/>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75"/>
      <w:r w:rsidR="00F1095C">
        <w:rPr>
          <w:rStyle w:val="CommentReference"/>
        </w:rPr>
        <w:commentReference w:id="275"/>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07DCE4C6"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r>
        <w:t xml:space="preserve">Mölter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6"/>
      <w:commentRangeEnd w:id="276"/>
      <w:r w:rsidR="0082432B">
        <w:rPr>
          <w:rStyle w:val="CommentReference"/>
        </w:rPr>
        <w:commentReference w:id="276"/>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7"/>
      <w:r w:rsidRPr="00F76A6C">
        <w:t>situations</w:t>
      </w:r>
      <w:commentRangeEnd w:id="277"/>
      <w:r w:rsidR="00EE1CDE">
        <w:rPr>
          <w:rStyle w:val="CommentReference"/>
        </w:rPr>
        <w:commentReference w:id="277"/>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r w:rsidR="00954183" w:rsidRPr="0035659E">
        <w:t>Hatzopoulou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8" w:name="_Toc39657578"/>
      <w:r w:rsidRPr="00F76A6C">
        <w:t>Publishing a green path routing application online can facilitate citizens to choose healthier paths</w:t>
      </w:r>
      <w:bookmarkEnd w:id="278"/>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9"/>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9"/>
      <w:r w:rsidR="00B70017">
        <w:rPr>
          <w:rStyle w:val="CommentReference"/>
        </w:rPr>
        <w:commentReference w:id="279"/>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80" w:name="_Ref26450045"/>
      <w:bookmarkStart w:id="281" w:name="_Toc39657579"/>
      <w:r w:rsidRPr="00F76A6C">
        <w:t xml:space="preserve">Alternative quiet paths need to be calculated to suit different situations and </w:t>
      </w:r>
      <w:r w:rsidR="00E06A2D" w:rsidRPr="00F76A6C">
        <w:t xml:space="preserve">personal </w:t>
      </w:r>
      <w:r w:rsidRPr="00F76A6C">
        <w:t>preferences</w:t>
      </w:r>
      <w:bookmarkEnd w:id="280"/>
      <w:bookmarkEnd w:id="281"/>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82"/>
      <w:r w:rsidRPr="00F76A6C">
        <w:t>n</w:t>
      </w:r>
      <w:r w:rsidR="001452E8">
        <w:t xml:space="preserve"> (at least to some extent; </w:t>
      </w:r>
      <w:r w:rsidR="006376DE">
        <w:t xml:space="preserve">Fields, 1993; Guski, 1999; </w:t>
      </w:r>
      <w:r w:rsidR="00850ECD" w:rsidRPr="00850ECD">
        <w:t>Hoogendoorn &amp; Bovy, 2004</w:t>
      </w:r>
      <w:r w:rsidR="00850ECD">
        <w:t>)</w:t>
      </w:r>
      <w:r w:rsidRPr="00F76A6C">
        <w:t>,</w:t>
      </w:r>
      <w:commentRangeEnd w:id="282"/>
      <w:r w:rsidR="007D4629">
        <w:rPr>
          <w:rStyle w:val="CommentReference"/>
        </w:rPr>
        <w:commentReference w:id="282"/>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3" w:name="_Toc39657580"/>
      <w:r w:rsidRPr="00F76A6C">
        <w:t>Advanced routing features and high</w:t>
      </w:r>
      <w:r w:rsidR="000731CB" w:rsidRPr="00F76A6C">
        <w:t>er</w:t>
      </w:r>
      <w:r w:rsidRPr="00F76A6C">
        <w:t xml:space="preserve"> performance require revised technical implementation</w:t>
      </w:r>
      <w:bookmarkEnd w:id="283"/>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84"/>
      <w:r w:rsidRPr="00F76A6C">
        <w:t xml:space="preserve">air quality index (AQI) data </w:t>
      </w:r>
      <w:commentRangeEnd w:id="284"/>
      <w:r w:rsidR="007F6F93">
        <w:rPr>
          <w:rStyle w:val="CommentReference"/>
        </w:rPr>
        <w:commentReference w:id="284"/>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r w:rsidR="009A45F5" w:rsidRPr="009A45F5">
        <w:t xml:space="preserve">Bernhoft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5"/>
      <w:r w:rsidR="00E80F1C" w:rsidRPr="00F76A6C">
        <w:t>t.</w:t>
      </w:r>
      <w:r w:rsidR="00497030" w:rsidRPr="00F76A6C">
        <w:t xml:space="preserve"> </w:t>
      </w:r>
      <w:commentRangeEnd w:id="285"/>
      <w:r w:rsidR="007F6F93">
        <w:rPr>
          <w:rStyle w:val="CommentReference"/>
        </w:rPr>
        <w:commentReference w:id="285"/>
      </w:r>
    </w:p>
    <w:p w14:paraId="5138BF85" w14:textId="347C7959" w:rsidR="00A90258" w:rsidRPr="00F76A6C" w:rsidRDefault="00E620AF" w:rsidP="00A90258">
      <w:pPr>
        <w:pStyle w:val="Heading2"/>
      </w:pPr>
      <w:bookmarkStart w:id="286" w:name="_Toc39657581"/>
      <w:r>
        <w:t>High quality shortest paths confirm</w:t>
      </w:r>
      <w:r w:rsidRPr="00E620AF">
        <w:t xml:space="preserve"> </w:t>
      </w:r>
      <w:r>
        <w:t xml:space="preserve">the utility </w:t>
      </w:r>
      <w:r w:rsidR="005B1073" w:rsidRPr="00F76A6C">
        <w:t>of the quiet path routing application</w:t>
      </w:r>
      <w:bookmarkEnd w:id="286"/>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62978BCF"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7C7B9D" w:rsidRPr="007C7B9D">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7" w:name="_Ref38100635"/>
    </w:p>
    <w:p w14:paraId="16AEA3D9" w14:textId="047943AF" w:rsidR="006B69F6" w:rsidRPr="00F76A6C" w:rsidRDefault="006B69F6" w:rsidP="00F84EA6">
      <w:pPr>
        <w:pStyle w:val="Caption"/>
      </w:pPr>
      <w:bookmarkStart w:id="288" w:name="_Toc3965458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39</w:t>
      </w:r>
      <w:r w:rsidRPr="00F76A6C">
        <w:rPr>
          <w:b/>
          <w:bCs/>
        </w:rPr>
        <w:fldChar w:fldCharType="end"/>
      </w:r>
      <w:bookmarkEnd w:id="287"/>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8"/>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438C3512" w:rsidR="00407169" w:rsidRPr="00F76A6C" w:rsidRDefault="00407169" w:rsidP="002D7FCC">
      <w:pPr>
        <w:pStyle w:val="Caption"/>
        <w:jc w:val="both"/>
      </w:pPr>
      <w:bookmarkStart w:id="289" w:name="_Ref38100643"/>
      <w:bookmarkStart w:id="290" w:name="_Toc3965458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C7B9D">
        <w:rPr>
          <w:b/>
          <w:bCs/>
          <w:noProof/>
        </w:rPr>
        <w:t>40</w:t>
      </w:r>
      <w:r w:rsidRPr="00F76A6C">
        <w:rPr>
          <w:b/>
          <w:bCs/>
        </w:rPr>
        <w:fldChar w:fldCharType="end"/>
      </w:r>
      <w:bookmarkEnd w:id="289"/>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90"/>
      <w:r w:rsidR="00AF007D" w:rsidRPr="00F76A6C">
        <w:t xml:space="preserve"> </w:t>
      </w:r>
    </w:p>
    <w:p w14:paraId="4329798D" w14:textId="42AC1D71"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7C7B9D" w:rsidRPr="007C7B9D">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91" w:name="_Toc39657582"/>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91"/>
    </w:p>
    <w:p w14:paraId="08036EE8" w14:textId="2B6C520C" w:rsidR="00581792" w:rsidRPr="00F76A6C" w:rsidRDefault="000472B8" w:rsidP="00581792">
      <w:r w:rsidRPr="00F76A6C">
        <w:t xml:space="preserve">As opposed to most </w:t>
      </w:r>
      <w:commentRangeStart w:id="292"/>
      <w:r w:rsidRPr="00F76A6C">
        <w:t>previous studies</w:t>
      </w:r>
      <w:r w:rsidR="004F6EC7">
        <w:t>,</w:t>
      </w:r>
      <w:r w:rsidRPr="00F76A6C">
        <w:t xml:space="preserve"> </w:t>
      </w:r>
      <w:commentRangeEnd w:id="292"/>
      <w:r w:rsidR="0061469F">
        <w:rPr>
          <w:rStyle w:val="CommentReference"/>
        </w:rPr>
        <w:commentReference w:id="292"/>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r w:rsidR="004F6EC7" w:rsidRPr="004D74EE">
        <w:t>Babisch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4074491A"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7C7B9D" w:rsidRPr="007C7B9D">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3" w:name="_Toc39657583"/>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3"/>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94" w:name="_Toc39657584"/>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94"/>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5C3AE89D"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7C7B9D" w:rsidRPr="007C7B9D">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95" w:name="_Toc39657585"/>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6"/>
      <w:r w:rsidR="00726203" w:rsidRPr="00F76A6C">
        <w:t>multiple</w:t>
      </w:r>
      <w:commentRangeEnd w:id="296"/>
      <w:r w:rsidR="002845B3">
        <w:rPr>
          <w:rStyle w:val="CommentReference"/>
          <w:rFonts w:eastAsiaTheme="minorHAnsi" w:cs="Times New Roman"/>
          <w:b w:val="0"/>
          <w:color w:val="auto"/>
          <w:spacing w:val="0"/>
        </w:rPr>
        <w:commentReference w:id="296"/>
      </w:r>
      <w:r w:rsidR="00726203" w:rsidRPr="00F76A6C">
        <w:t xml:space="preserve"> </w:t>
      </w:r>
      <w:r w:rsidR="00DC727C" w:rsidRPr="00F76A6C">
        <w:t>exposures</w:t>
      </w:r>
      <w:bookmarkEnd w:id="295"/>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7"/>
      <w:r w:rsidR="00C36B0A" w:rsidRPr="00F76A6C">
        <w:t xml:space="preserve">. </w:t>
      </w:r>
      <w:commentRangeEnd w:id="297"/>
      <w:r w:rsidR="00FD6C34">
        <w:rPr>
          <w:rStyle w:val="CommentReference"/>
        </w:rPr>
        <w:commentReference w:id="297"/>
      </w:r>
    </w:p>
    <w:p w14:paraId="2F8AA278" w14:textId="77777777" w:rsidR="00CC05D8" w:rsidRDefault="00CC05D8" w:rsidP="00CC05D8">
      <w:pPr>
        <w:pStyle w:val="Heading2"/>
      </w:pPr>
      <w:bookmarkStart w:id="298" w:name="_Toc39657586"/>
      <w:r>
        <w:t>Conclusions</w:t>
      </w:r>
      <w:bookmarkEnd w:id="298"/>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63EFA355"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r w:rsidR="007C61AD" w:rsidRPr="007C61AD">
        <w:t>Dewulf et al., 2016; Picornell et al., 2019</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9" w:name="_Toc39657587"/>
      <w:r w:rsidRPr="00F76A6C">
        <w:lastRenderedPageBreak/>
        <w:t>REFERENCES</w:t>
      </w:r>
      <w:bookmarkEnd w:id="299"/>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Ahuja, R. K., Mehlhorn, K., Orlin, J., &amp; Tarjan, R. E. (1990). Faster algorithms for the shortest path problem. Journal of the ACM (JACM), 37(2), 213–223. https://doi.org/10.1145/77600.77615</w:t>
      </w:r>
    </w:p>
    <w:p w14:paraId="3E27AA5D" w14:textId="77777777" w:rsidR="00B20214" w:rsidRDefault="000B1A02" w:rsidP="000B1A02">
      <w:pPr>
        <w:pStyle w:val="Bibliography"/>
      </w:pPr>
      <w:r w:rsidRPr="00F76A6C">
        <w:t>Alam, M. S., Perugu, H., &amp; McNabola,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r w:rsidRPr="00B20214">
        <w:t>Anciaes, P., &amp; Jones, P. (2020). Transport policy for liveability–Valuing the impacts on movement, place, and society. Transportation Research Part A: Policy and Practice, 132, 157–173.</w:t>
      </w:r>
    </w:p>
    <w:p w14:paraId="7D3AAC6C" w14:textId="77777777" w:rsidR="000B1A02" w:rsidRPr="00F76A6C" w:rsidRDefault="000B1A02" w:rsidP="000B1A02">
      <w:pPr>
        <w:pStyle w:val="Bibliography"/>
      </w:pPr>
      <w:r w:rsidRPr="00F76A6C">
        <w:t>Apparicio, P., Carrier, M., Gelb, J., Séguin, A.-M., &amp; Kingham, S. (2016). Cyclists’ exposure to air pollution and road traffic noise in central city neighbourhoods of Montreal. Journal of Transport Geography, 57, 63–69.</w:t>
      </w:r>
    </w:p>
    <w:p w14:paraId="6FCD8F65" w14:textId="77777777" w:rsidR="00A5002E" w:rsidRDefault="000B1A02" w:rsidP="000B1A02">
      <w:pPr>
        <w:pStyle w:val="Bibliography"/>
      </w:pPr>
      <w:r w:rsidRPr="00F76A6C">
        <w:t>Babisch, W., Beule, B., Schust, M., Kersten, N., &amp; Ising, H. (2005). Traffic noise and risk of myocardial infarction. Epidemiology, 33–40.</w:t>
      </w:r>
      <w:r w:rsidR="006C5DB3">
        <w:t xml:space="preserve"> </w:t>
      </w:r>
    </w:p>
    <w:p w14:paraId="17E58C7E" w14:textId="77777777" w:rsidR="006A7FC9" w:rsidRDefault="00A5002E" w:rsidP="006A7FC9">
      <w:pPr>
        <w:pStyle w:val="Bibliography"/>
      </w:pPr>
      <w:r w:rsidRPr="00A5002E">
        <w:t xml:space="preserve">Babisch, W., Houthuijs, D., Pershagen, G., Cadum, E., Katsouyanni, K., Velonakis, M., Dudley, M.-L., Marohn, H.-D., Swart, W., Breugelmans, O., Bluhm, G., Selander, J., Vigna-Taglianti, F., Pisani, S., Haralabidis, A., Dimakopoulou, K., Zachos, I., &amp; Järup,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Bao, S., Nitta, T., Ishikawa, K., Yanagisawa, M., &amp; Togawa, N. (2016). A safe and comprehensive route finding method for pedestrian based on lighting and landmark. 2016 IEEE 5th Global Conference on Consumer Electronics, 1–5.</w:t>
      </w:r>
    </w:p>
    <w:p w14:paraId="7BA6CF12" w14:textId="6DD5DF10" w:rsidR="006C5DB3" w:rsidRDefault="006A7FC9" w:rsidP="006A7FC9">
      <w:pPr>
        <w:pStyle w:val="Bibliography"/>
      </w:pPr>
      <w:r>
        <w:t>Bao, S., Nitta, T., Yanagisawa, M., &amp; Togawa, N. (2017). A safe and comprehensive route finding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r w:rsidRPr="006C5DB3">
        <w:t>Beckx, C., Int Panis, L., Uljee, I., Arentze,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r w:rsidRPr="000234A0">
        <w:t>Bernhoft, I. M., &amp; Carstensen, G. (2008). Preferences and behaviour of pedestrians and cyclists by age and gender. Transportation Research Part F: Traffic Psychology and Behaviour,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Brandt, E., Kantele, S., &amp; Räty, P. (2018). Liikkumistottumukset Helsingin seudulla</w:t>
      </w:r>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Broach, J., Dill, J., &amp; Gliebe,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r w:rsidRPr="00F76A6C">
        <w:t>Buliung,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r w:rsidRPr="00666FFE">
        <w:t>Caggiani, L., Camporeale, R., &amp; Ottomanelli,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City of Helsinki. (2020). Liikennetutkimus Ja -Tilasto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Cole-Hunter, T., Morawska, L., Stewart, I., Jayaratne, R., &amp; Solomon, C. (2012). Inhaled particle counts on bicycle commute routes of low and high proximity to motorised traffic. Atmospheric Environment, 61, 197–203. https://doi.org/10.1016/j.atmosenv.2012.06.041</w:t>
      </w:r>
    </w:p>
    <w:p w14:paraId="7202F933" w14:textId="77777777" w:rsidR="002A51A4" w:rsidRDefault="000B1A02" w:rsidP="000B1A02">
      <w:pPr>
        <w:pStyle w:val="Bibliography"/>
      </w:pPr>
      <w:r w:rsidRPr="00F76A6C">
        <w:t>Csardi, G., &amp; Nepusz, T. (2006). The igraph software package for complex network research. InterJournal, Complex Systems, 1695(5), 1–9.</w:t>
      </w:r>
      <w:r w:rsidR="002A51A4">
        <w:t xml:space="preserve"> </w:t>
      </w:r>
    </w:p>
    <w:p w14:paraId="5CBB67A5" w14:textId="3A5BE23C" w:rsidR="000B1A02" w:rsidRPr="00F76A6C" w:rsidRDefault="002A51A4" w:rsidP="000B1A02">
      <w:pPr>
        <w:pStyle w:val="Bibliography"/>
      </w:pPr>
      <w:r w:rsidRPr="002A51A4">
        <w:t>Dalton, A. T. N., &amp; Turner, A. (2005). A simplified route choice model using the shortest angular path assumption. Proceedings of the 8th International Conference on GeoComputation, Ann Arbor, MI, USA, 31.</w:t>
      </w:r>
    </w:p>
    <w:p w14:paraId="1C840C0C" w14:textId="0F42841C" w:rsidR="000B1A02" w:rsidRPr="00F76A6C" w:rsidRDefault="000B1A02" w:rsidP="000B1A02">
      <w:pPr>
        <w:pStyle w:val="Bibliography"/>
      </w:pPr>
      <w:r w:rsidRPr="00F76A6C">
        <w:t>Datakustik CadnaA 2017. (n.d.). https://www.datakustik.com/products/cadnaa/cadnaa/ (accessed 4 April 2020)</w:t>
      </w:r>
    </w:p>
    <w:p w14:paraId="3D378AA2" w14:textId="77777777" w:rsidR="00F11EF6" w:rsidRDefault="000B1A02" w:rsidP="000B1A02">
      <w:pPr>
        <w:pStyle w:val="Bibliography"/>
      </w:pPr>
      <w:r w:rsidRPr="00F76A6C">
        <w:t>Davies, G., &amp; Whyat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hyatt,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r w:rsidRPr="00A219AE">
        <w:lastRenderedPageBreak/>
        <w:t>Dewulf, B., Neutens, T., Lefebvre, W., Seynaeve, G., Vanpoucke, C., Beckx, C., &amp; Van de Weghe, N. (2016). Dynamic assessment of exposure to air pollution using mobile phone data. International Journal of Health Geographics,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A note on two problems in connexion with graphs. Numerische Mathematik,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Farkas, G. (2019). Hardware-Accelerating 2D Web Maps: A Case Study. Cartographica: The International Journal for Geographic Information and Geovisualization,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r w:rsidRPr="00F76A6C">
        <w:t>Gaffuri, J. (2012). Toward web mapping with vector data. International Conference on Geographic Information Science, 87–101.</w:t>
      </w:r>
    </w:p>
    <w:p w14:paraId="6A583626" w14:textId="77777777" w:rsidR="008D1FDD" w:rsidRDefault="000B1A02" w:rsidP="000B1A02">
      <w:pPr>
        <w:pStyle w:val="Bibliography"/>
      </w:pPr>
      <w:r w:rsidRPr="00F76A6C">
        <w:t>Genui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r w:rsidRPr="006376DE">
        <w:t>Guski, R. (1999). Personal and social variables as co-determinants of noise annoyance. Noise and Health, 1(3), 45.</w:t>
      </w:r>
    </w:p>
    <w:p w14:paraId="4B4C1E19" w14:textId="77777777" w:rsidR="00D43824" w:rsidRDefault="000B1A02" w:rsidP="000B1A02">
      <w:pPr>
        <w:pStyle w:val="Bibliography"/>
      </w:pPr>
      <w:r w:rsidRPr="00F76A6C">
        <w:lastRenderedPageBreak/>
        <w:t>Guski, R., Schreckenberg, D., &amp; Schuemer,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Hagberg, A., Schult, D., &amp; Swart, P. (2018). NetworkX Reference. 736.</w:t>
      </w:r>
    </w:p>
    <w:p w14:paraId="5568DC7B" w14:textId="77777777" w:rsidR="000B1A02" w:rsidRPr="00F76A6C" w:rsidRDefault="000B1A02" w:rsidP="000B1A02">
      <w:pPr>
        <w:pStyle w:val="Bibliography"/>
      </w:pPr>
      <w:r w:rsidRPr="00F76A6C">
        <w:t>Hasenfratz, D., Arn, T., de Concini, I., Saukh,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r w:rsidRPr="00F76A6C">
        <w:t>Hatzopoulou, M., Weichenthal, S., Barreau,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r w:rsidRPr="00F76A6C">
        <w:t>Helsingin kaupungin meluselvitys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Hvidberg, M., Ketzel, M., Storm, L., &amp; Stausgaard,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r w:rsidRPr="00F76A6C">
        <w:t>Hoogendoorn, S. P., &amp; Bovy,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r w:rsidRPr="00E514CA">
        <w:t>Csardi &amp; Nepusz,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r w:rsidRPr="00F76A6C">
        <w:t>Ising, H., Dienel, D., Günther, T., &amp; Marker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Jacobsen, P. L., Racioppi, F., &amp; Rutter, H. (2009). Who owns the roads? How motorised traffic discourages walking and bicycling. Injury Prevention, 15(6), 369–373.</w:t>
      </w:r>
    </w:p>
    <w:p w14:paraId="2743D387" w14:textId="77777777" w:rsidR="000B1A02" w:rsidRPr="00F76A6C" w:rsidRDefault="000B1A02" w:rsidP="000B1A02">
      <w:pPr>
        <w:pStyle w:val="Bibliography"/>
      </w:pPr>
      <w:r w:rsidRPr="00F76A6C">
        <w:t>Jarno Kokkonen, Kontkanen, O., &amp; Maijala,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r w:rsidRPr="00276B66">
        <w:t xml:space="preserve">Jasika, N., Alispahic, N., Elma, A., Ilvana, K., Elma, L., &amp; Nosovic,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r w:rsidRPr="00F76A6C">
        <w:lastRenderedPageBreak/>
        <w:t>Jonasson, H. G., &amp; Storeheier,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r w:rsidRPr="00276B66">
        <w:t xml:space="preserve">Jäppinen,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r w:rsidRPr="00F76A6C">
        <w:t>Kephalopoulos, S., Paviotti, M., &amp; Anfosso-Lédée,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r w:rsidRPr="00276B66">
        <w:t xml:space="preserve">Lienert, C., Jenny, B., Schnabel, O., &amp; Hurni, L. (2012). </w:t>
      </w:r>
      <w:r w:rsidRPr="00F76A6C">
        <w:t>Current trends in vector-based Internet mapping: A technical review. In Online maps with APIs and WebServices (pp. 23–36). Springer.</w:t>
      </w:r>
      <w:r w:rsidR="00DD0D6F" w:rsidRPr="00F76A6C">
        <w:t xml:space="preserve"> </w:t>
      </w:r>
    </w:p>
    <w:p w14:paraId="07926DD4" w14:textId="4A95130A" w:rsidR="000B1A02" w:rsidRPr="00F76A6C" w:rsidRDefault="00DD0D6F" w:rsidP="000B1A02">
      <w:pPr>
        <w:pStyle w:val="Bibliography"/>
      </w:pPr>
      <w:r w:rsidRPr="00F76A6C">
        <w:t>Litman,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Lu, X. (2005). An investigation on service-oriented architecture for constructing distributed web gis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r w:rsidRPr="00F76A6C">
        <w:t>Maghelal,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Mahajan, S., Tang, Y.-S., Wu, D.-Y., Tsai, T.-C., &amp; Chen, L.-J. (2019). CAR: The Clean Air Routing Algorithm for Path Navigation With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r w:rsidRPr="00F76A6C">
        <w:t>Miedema, H. M., &amp; Oudshoorn,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Müller, S., &amp; Voisard,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r w:rsidRPr="00E65808">
        <w:t>Mölter,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r w:rsidRPr="00F76A6C">
        <w:lastRenderedPageBreak/>
        <w:t>Naharudin, N., Ahamad, M., Sanusi, S., &amp; Sadullah,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r w:rsidRPr="00F76A6C">
        <w:t>Neis, P., &amp; Zipf, A. (2017). OpenRouteService. Dostupné z: Http://Www. Openrouteservice.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Noto, M., &amp; Sato, H. (2000). A method for the shortest path search by extended Dijkstra algorithm. Smc 2000 Conference Proceedings. 2000 Iee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Novack, T., Wang, Z., &amp; Zipf, A. (2018). A system for generating customized pleasant pedestrian routes based on OpenStreetMap data. Sensors, 18(11), 3794.</w:t>
      </w:r>
    </w:p>
    <w:p w14:paraId="287565F7" w14:textId="446BA728" w:rsidR="000B1A02" w:rsidRDefault="000B1A02" w:rsidP="000B1A02">
      <w:pPr>
        <w:pStyle w:val="Bibliography"/>
      </w:pPr>
      <w:r w:rsidRPr="00F76A6C">
        <w:t>OpenLayers.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r w:rsidRPr="00F76A6C">
        <w:t>Ouis,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r w:rsidRPr="00F76A6C">
        <w:t>Parmanen,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r w:rsidRPr="00F76A6C">
        <w:t>Passchier-Vermeer W, &amp; Passchier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r w:rsidRPr="007E6E14">
        <w:t>Picornell, M., Ruiz, T., Borge, R., García-Albertos, P., de la Paz, D., &amp; Lumbreras,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r w:rsidRPr="00F76A6C">
        <w:t>Plaia,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r w:rsidRPr="00F76A6C">
        <w:t>PostGIS. (n.d.). https://postgis.net/ (accessed 23 February 2020)</w:t>
      </w:r>
    </w:p>
    <w:p w14:paraId="25DC04AF" w14:textId="77777777" w:rsidR="006377ED" w:rsidRPr="00F76A6C" w:rsidRDefault="000B1A02" w:rsidP="000B1A02">
      <w:pPr>
        <w:pStyle w:val="Bibliography"/>
      </w:pPr>
      <w:r w:rsidRPr="00F76A6C">
        <w:t>Pucher,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r w:rsidRPr="00F76A6C">
        <w:t>Pucher,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Qian, J., &amp; Eglese,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r w:rsidRPr="00F76A6C">
        <w:t>Qiu,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r w:rsidRPr="00F76A6C">
        <w:t>Quercia, D. (2015). Chatty, Happy, and Smelly Maps. Proceedings of the 24th International Conference on World Wide Web, 741–741.</w:t>
      </w:r>
    </w:p>
    <w:p w14:paraId="62345343" w14:textId="77777777" w:rsidR="000B1A02" w:rsidRPr="00F76A6C" w:rsidRDefault="000B1A02" w:rsidP="000B1A02">
      <w:pPr>
        <w:pStyle w:val="Bibliography"/>
      </w:pPr>
      <w:r w:rsidRPr="00F76A6C">
        <w:t>Quercia, D., Schifanella,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r w:rsidRPr="00276B66">
        <w:t xml:space="preserve">Rabl, A., &amp; de Nazell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r w:rsidRPr="00F76A6C">
        <w:t>Recio,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Reynolds, C., Winters, M., Ries,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r w:rsidRPr="00F76A6C">
        <w:t>Sharker, M. H., Karimi, H. A., &amp; Zgibor,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Statistics Finland. (2020). Kuntien Avainluvu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r w:rsidRPr="00F76A6C">
        <w:t>Su, J. G., Winters, M., Nunes, M., &amp; Brauer,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Nazelle, A. J., Götschi, T., Kahlmeier, S., Rojas-Rueda, D., Nieuwenhuijsen,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r w:rsidRPr="00F76A6C">
        <w:t xml:space="preserve">Taleai, M., &amp; Yameqani,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Toivonen, T., Salonen, M., Tenkanen, H., Saarsalmi, P., Jaakkola, T., &amp; Järvi, J. (2014). Joukkoliikenteellä, autolla ja kävellen: Avoin saavutettavuusaineisto pääkaupunkiseudulta. Terra 126 (2014): 3.</w:t>
      </w:r>
    </w:p>
    <w:p w14:paraId="44049B53" w14:textId="77777777" w:rsidR="000B1A02" w:rsidRPr="00F76A6C" w:rsidRDefault="000B1A02" w:rsidP="000B1A02">
      <w:pPr>
        <w:pStyle w:val="Bibliography"/>
      </w:pPr>
      <w:r w:rsidRPr="009E62AF">
        <w:t xml:space="preserve">Torija, A. J., &amp; Flindell,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r w:rsidRPr="00F76A6C">
        <w:t>Ueberham, M., Schlink, U., Dijs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Van den Hove, A., Verwaeren, J., Van den Bossche, J., Theunis, J., &amp; De Baets,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Van Kempen, E., Casas, M., Pershagen, G., &amp; Foraster,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r w:rsidRPr="00F76A6C">
        <w:t>Veenendaal, B., Brovelli,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Verlander, N. Q., &amp; Heydecker,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r w:rsidRPr="008B2C21">
        <w:t>2013</w:t>
      </w:r>
      <w:r>
        <w:t>)</w:t>
      </w:r>
      <w:r w:rsidRPr="008B2C21">
        <w:t>.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WHO Regional Office for Europe (2018a).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r w:rsidRPr="00F76A6C">
        <w:lastRenderedPageBreak/>
        <w:t>Whyatt, J. D., Pooley, C., Coulton, P., Moser, M., Bamford, W., &amp; Davies, G. (2007). Estimating personal exposure to air pollution on the journey to and from school using GPS, GIS and mobile phone technology. 11th International Conference on Harmonisation within Atmospheric Dispersion Modelling for Regulatory Purposes, 1, 2–5.</w:t>
      </w:r>
    </w:p>
    <w:p w14:paraId="58291F44" w14:textId="77777777" w:rsidR="000B1A02" w:rsidRPr="00F76A6C" w:rsidRDefault="000B1A02" w:rsidP="000B1A02">
      <w:pPr>
        <w:pStyle w:val="Bibliography"/>
      </w:pPr>
      <w:r w:rsidRPr="00276B66">
        <w:t xml:space="preserve">Zielstra, D., &amp; Hochmair,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r w:rsidRPr="00F76A6C">
        <w:t>Zielstra, D., &amp; Hochmair,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300" w:name="_Toc39657588"/>
      <w:r w:rsidRPr="00F76A6C">
        <w:lastRenderedPageBreak/>
        <w:t>ACKNOWLEDGEMENTS</w:t>
      </w:r>
      <w:bookmarkEnd w:id="300"/>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301" w:name="_Toc39657589"/>
      <w:r w:rsidRPr="00F76A6C">
        <w:lastRenderedPageBreak/>
        <w:t>APPENDICES</w:t>
      </w:r>
      <w:bookmarkEnd w:id="301"/>
    </w:p>
    <w:p w14:paraId="7034E3B5" w14:textId="5D9F253E" w:rsidR="00944FA8" w:rsidRPr="00F76A6C" w:rsidRDefault="00FE49CF" w:rsidP="00FF2B44">
      <w:pPr>
        <w:pStyle w:val="Caption"/>
      </w:pPr>
      <w:bookmarkStart w:id="302"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C7B9D">
        <w:rPr>
          <w:b/>
          <w:bCs/>
          <w:noProof/>
        </w:rPr>
        <w:t>1</w:t>
      </w:r>
      <w:r w:rsidRPr="00F76A6C">
        <w:rPr>
          <w:b/>
          <w:bCs/>
        </w:rPr>
        <w:fldChar w:fldCharType="end"/>
      </w:r>
      <w:bookmarkEnd w:id="302"/>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r w:rsidR="00BD2A78" w:rsidRPr="00F76A6C">
        <w:rPr>
          <w:color w:val="2F5496" w:themeColor="accent1" w:themeShade="BF"/>
        </w:rPr>
        <w:t>conda env create -f env-gis-flask.yml</w:t>
      </w:r>
      <w:r w:rsidR="00A951E6" w:rsidRPr="00F76A6C">
        <w:br/>
        <w:t>where env-gis-flask.yml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3FC1C96F" w:rsidR="00C329B5" w:rsidRDefault="00C329B5" w:rsidP="00C329B5">
      <w:pPr>
        <w:pStyle w:val="Caption"/>
        <w:rPr>
          <w:sz w:val="20"/>
        </w:rPr>
      </w:pPr>
      <w:bookmarkStart w:id="303"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7C7B9D">
        <w:rPr>
          <w:b/>
          <w:bCs/>
          <w:noProof/>
        </w:rPr>
        <w:t>2</w:t>
      </w:r>
      <w:r w:rsidRPr="00C329B5">
        <w:rPr>
          <w:b/>
          <w:bCs/>
        </w:rPr>
        <w:fldChar w:fldCharType="end"/>
      </w:r>
      <w:bookmarkEnd w:id="303"/>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4"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7C7B9D"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7C7B9D"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2B6A9EFE" w:rsidR="00FF2B44" w:rsidRPr="00F76A6C" w:rsidRDefault="00FF2B44" w:rsidP="00FF2B44">
      <w:pPr>
        <w:pStyle w:val="Caption"/>
        <w:rPr>
          <w:b/>
          <w:bCs/>
        </w:rPr>
      </w:pPr>
      <w:bookmarkStart w:id="305"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C7B9D">
        <w:rPr>
          <w:b/>
          <w:bCs/>
          <w:noProof/>
        </w:rPr>
        <w:t>3</w:t>
      </w:r>
      <w:r w:rsidRPr="00F76A6C">
        <w:rPr>
          <w:b/>
          <w:bCs/>
        </w:rPr>
        <w:fldChar w:fldCharType="end"/>
      </w:r>
      <w:bookmarkEnd w:id="304"/>
      <w:bookmarkEnd w:id="305"/>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6F42D723" w:rsidR="00FF2B44" w:rsidRPr="00F76A6C" w:rsidRDefault="00FF2B44" w:rsidP="00FF2B44">
      <w:pPr>
        <w:pStyle w:val="Caption"/>
        <w:rPr>
          <w:b/>
          <w:bCs/>
        </w:rPr>
      </w:pPr>
      <w:bookmarkStart w:id="306"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C7B9D">
        <w:rPr>
          <w:b/>
          <w:bCs/>
          <w:noProof/>
        </w:rPr>
        <w:t>4</w:t>
      </w:r>
      <w:r w:rsidRPr="00F76A6C">
        <w:rPr>
          <w:b/>
          <w:bCs/>
        </w:rPr>
        <w:fldChar w:fldCharType="end"/>
      </w:r>
      <w:bookmarkEnd w:id="306"/>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6EC0A006" w:rsidR="00FF2B44" w:rsidRPr="00F76A6C" w:rsidRDefault="00682DAF" w:rsidP="00682DAF">
      <w:pPr>
        <w:pStyle w:val="Caption"/>
        <w:rPr>
          <w:b/>
          <w:bCs/>
        </w:rPr>
      </w:pPr>
      <w:bookmarkStart w:id="307"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C7B9D">
        <w:rPr>
          <w:b/>
          <w:bCs/>
          <w:noProof/>
        </w:rPr>
        <w:t>5</w:t>
      </w:r>
      <w:r w:rsidRPr="00F76A6C">
        <w:rPr>
          <w:b/>
          <w:bCs/>
        </w:rPr>
        <w:fldChar w:fldCharType="end"/>
      </w:r>
      <w:bookmarkEnd w:id="307"/>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07E44A06" w:rsidR="00501944" w:rsidRPr="00F76A6C" w:rsidRDefault="00501944" w:rsidP="00501944">
      <w:pPr>
        <w:pStyle w:val="Caption"/>
        <w:rPr>
          <w:b/>
          <w:bCs/>
        </w:rPr>
      </w:pPr>
      <w:bookmarkStart w:id="308"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C7B9D">
        <w:rPr>
          <w:b/>
          <w:bCs/>
          <w:noProof/>
        </w:rPr>
        <w:t>6</w:t>
      </w:r>
      <w:r w:rsidRPr="00F76A6C">
        <w:rPr>
          <w:b/>
          <w:bCs/>
        </w:rPr>
        <w:fldChar w:fldCharType="end"/>
      </w:r>
      <w:bookmarkEnd w:id="308"/>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oom, Age" w:date="2020-04-28T20:09:00Z" w:initials="PA">
    <w:p w14:paraId="07B126EB" w14:textId="0E1E41CD" w:rsidR="007C7B9D" w:rsidRDefault="007C7B9D">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2" w:author="Helle, Joose I" w:date="2020-05-03T09:21:00Z" w:initials="HJI">
    <w:p w14:paraId="746E4F7C" w14:textId="5C50BB1D" w:rsidR="007C7B9D" w:rsidRDefault="007C7B9D">
      <w:pPr>
        <w:pStyle w:val="CommentText"/>
      </w:pPr>
      <w:r>
        <w:rPr>
          <w:rStyle w:val="CommentReference"/>
        </w:rPr>
        <w:annotationRef/>
      </w:r>
      <w:r>
        <w:t>These are listed in Table 4, but maybe it’s not so clear as it also has the equations etc.</w:t>
      </w:r>
    </w:p>
  </w:comment>
  <w:comment w:id="4" w:author="Poom, Age" w:date="2020-04-27T15:17:00Z" w:initials="PA">
    <w:p w14:paraId="17411710" w14:textId="6719BC2D" w:rsidR="007C7B9D" w:rsidRDefault="007C7B9D">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5" w:author="Helle, Joose I" w:date="2020-05-03T09:23:00Z" w:initials="HJI">
    <w:p w14:paraId="20272D4A" w14:textId="77B14EB6" w:rsidR="007C7B9D" w:rsidRDefault="007C7B9D">
      <w:pPr>
        <w:pStyle w:val="CommentText"/>
      </w:pPr>
      <w:r>
        <w:rPr>
          <w:rStyle w:val="CommentReference"/>
        </w:rPr>
        <w:annotationRef/>
      </w:r>
      <w:r>
        <w:t>I used thesis by Elias and Claudia as a style guide, and they both start numbering only on this page</w:t>
      </w:r>
    </w:p>
  </w:comment>
  <w:comment w:id="6" w:author="Poom, Age" w:date="2020-04-27T15:26:00Z" w:initials="PA">
    <w:p w14:paraId="2DAFE69D" w14:textId="21C11F5F" w:rsidR="007C7B9D" w:rsidRDefault="007C7B9D">
      <w:pPr>
        <w:pStyle w:val="CommentText"/>
      </w:pPr>
      <w:r>
        <w:rPr>
          <w:rStyle w:val="CommentReference"/>
        </w:rPr>
        <w:annotationRef/>
      </w:r>
      <w:r>
        <w:t>Additionally stress that it results in pre-mature death?</w:t>
      </w:r>
    </w:p>
    <w:p w14:paraId="2ACBD9EF" w14:textId="7BB43D5A" w:rsidR="007C7B9D" w:rsidRDefault="007C7B9D"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7C7B9D" w:rsidRDefault="007C7B9D">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7" w:author="Helle, Joose I" w:date="2020-05-03T09:36:00Z" w:initials="HJI">
    <w:p w14:paraId="51F7F659" w14:textId="6E10BA9A" w:rsidR="007C7B9D" w:rsidRDefault="007C7B9D">
      <w:pPr>
        <w:pStyle w:val="CommentText"/>
      </w:pPr>
      <w:r>
        <w:rPr>
          <w:rStyle w:val="CommentReference"/>
        </w:rPr>
        <w:annotationRef/>
      </w:r>
      <w:r>
        <w:t>Done</w:t>
      </w:r>
    </w:p>
  </w:comment>
  <w:comment w:id="8" w:author="Poom, Age" w:date="2020-04-27T15:33:00Z" w:initials="PA">
    <w:p w14:paraId="62A8A65C" w14:textId="753E9799" w:rsidR="007C7B9D" w:rsidRDefault="007C7B9D">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9" w:author="Poom, Age" w:date="2020-04-27T15:35:00Z" w:initials="PA">
    <w:p w14:paraId="1AA1B831" w14:textId="3CCAD485" w:rsidR="007C7B9D" w:rsidRDefault="007C7B9D">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10" w:author="Helle, Joose I" w:date="2020-05-03T09:54:00Z" w:initials="HJI">
    <w:p w14:paraId="690B76E3" w14:textId="76B04DD8" w:rsidR="007C7B9D" w:rsidRDefault="007C7B9D">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1" w:author="Poom, Age" w:date="2020-04-27T15:45:00Z" w:initials="PA">
    <w:p w14:paraId="1A083DE1" w14:textId="77777777" w:rsidR="007C7B9D" w:rsidRDefault="007C7B9D"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7C7B9D" w:rsidRDefault="007C7B9D" w:rsidP="007B667B">
      <w:pPr>
        <w:pStyle w:val="CommentText"/>
      </w:pPr>
      <w:r>
        <w:t>In this paragraph, you introduce several new and interlinked thoughts (but it also involves assumptions only known to you):</w:t>
      </w:r>
    </w:p>
    <w:p w14:paraId="6A6E2FF5" w14:textId="77777777" w:rsidR="007C7B9D" w:rsidRDefault="007C7B9D" w:rsidP="007B667B">
      <w:pPr>
        <w:pStyle w:val="CommentText"/>
        <w:numPr>
          <w:ilvl w:val="0"/>
          <w:numId w:val="38"/>
        </w:numPr>
      </w:pPr>
      <w:r>
        <w:t>Online GIS and routing services are emerging,</w:t>
      </w:r>
    </w:p>
    <w:p w14:paraId="2032B0E2" w14:textId="77777777" w:rsidR="007C7B9D" w:rsidRDefault="007C7B9D" w:rsidP="007B667B">
      <w:pPr>
        <w:pStyle w:val="CommentText"/>
        <w:numPr>
          <w:ilvl w:val="0"/>
          <w:numId w:val="38"/>
        </w:numPr>
      </w:pPr>
      <w:r>
        <w:t>They enable or incorporate exposure assessment,</w:t>
      </w:r>
    </w:p>
    <w:p w14:paraId="53B890A3" w14:textId="77777777" w:rsidR="007C7B9D" w:rsidRDefault="007C7B9D" w:rsidP="007B667B">
      <w:pPr>
        <w:pStyle w:val="CommentText"/>
        <w:numPr>
          <w:ilvl w:val="0"/>
          <w:numId w:val="38"/>
        </w:numPr>
      </w:pPr>
      <w:r>
        <w:t>These services increase the env. awareness of people,</w:t>
      </w:r>
    </w:p>
    <w:p w14:paraId="6A91A271" w14:textId="77777777" w:rsidR="007C7B9D" w:rsidRDefault="007C7B9D" w:rsidP="007B667B">
      <w:pPr>
        <w:pStyle w:val="CommentText"/>
        <w:numPr>
          <w:ilvl w:val="0"/>
          <w:numId w:val="38"/>
        </w:numPr>
      </w:pPr>
      <w:r>
        <w:t>Data on noise pollution is openly available,</w:t>
      </w:r>
    </w:p>
    <w:p w14:paraId="7011B219" w14:textId="77777777" w:rsidR="007C7B9D" w:rsidRDefault="007C7B9D" w:rsidP="007B667B">
      <w:pPr>
        <w:pStyle w:val="CommentText"/>
        <w:numPr>
          <w:ilvl w:val="0"/>
          <w:numId w:val="38"/>
        </w:numPr>
      </w:pPr>
      <w:r>
        <w:t>Data on noise pollution is officially required to measure or map,</w:t>
      </w:r>
    </w:p>
    <w:p w14:paraId="71EA5C3E" w14:textId="77777777" w:rsidR="007C7B9D" w:rsidRDefault="007C7B9D" w:rsidP="007B667B">
      <w:pPr>
        <w:pStyle w:val="CommentText"/>
        <w:numPr>
          <w:ilvl w:val="0"/>
          <w:numId w:val="38"/>
        </w:numPr>
      </w:pPr>
      <w:r>
        <w:t>Noise data is dynamic,</w:t>
      </w:r>
    </w:p>
    <w:p w14:paraId="46E1BDC5" w14:textId="77777777" w:rsidR="007C7B9D" w:rsidRDefault="007C7B9D" w:rsidP="007B667B">
      <w:pPr>
        <w:pStyle w:val="CommentText"/>
        <w:numPr>
          <w:ilvl w:val="0"/>
          <w:numId w:val="38"/>
        </w:numPr>
      </w:pPr>
      <w:r>
        <w:t>Routing apps cope with dynamic data,</w:t>
      </w:r>
    </w:p>
    <w:p w14:paraId="5D3A0329" w14:textId="77777777" w:rsidR="007C7B9D" w:rsidRDefault="007C7B9D" w:rsidP="007B667B">
      <w:pPr>
        <w:pStyle w:val="CommentText"/>
        <w:numPr>
          <w:ilvl w:val="0"/>
          <w:numId w:val="38"/>
        </w:numPr>
      </w:pPr>
      <w:r>
        <w:t>Routing aims to return healthier paths.</w:t>
      </w:r>
    </w:p>
    <w:p w14:paraId="15981882" w14:textId="77777777" w:rsidR="007C7B9D" w:rsidRDefault="007C7B9D"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7C7B9D" w:rsidRDefault="007C7B9D">
      <w:pPr>
        <w:pStyle w:val="CommentText"/>
      </w:pPr>
    </w:p>
  </w:comment>
  <w:comment w:id="12" w:author="Poom, Age" w:date="2020-04-27T15:57:00Z" w:initials="PA">
    <w:p w14:paraId="326C26EC" w14:textId="702B937C" w:rsidR="007C7B9D" w:rsidRDefault="007C7B9D">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7C7B9D" w:rsidRDefault="007C7B9D">
      <w:pPr>
        <w:pStyle w:val="CommentText"/>
      </w:pPr>
      <w:r>
        <w:t xml:space="preserve">This will have an effect on the next sentence as well. </w:t>
      </w:r>
    </w:p>
  </w:comment>
  <w:comment w:id="13" w:author="Poom, Age" w:date="2020-04-27T16:16:00Z" w:initials="PA">
    <w:p w14:paraId="0784D63D" w14:textId="0BD15C3A" w:rsidR="007C7B9D" w:rsidRDefault="007C7B9D">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4" w:author="Helle, Joose I" w:date="2020-05-03T11:21:00Z" w:initials="HJI">
    <w:p w14:paraId="4B496BF0" w14:textId="545388F8" w:rsidR="007C7B9D" w:rsidRDefault="007C7B9D">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5" w:author="Helle, Joose I" w:date="2020-05-03T11:33:00Z" w:initials="HJI">
    <w:p w14:paraId="067A619A" w14:textId="073ABA1E" w:rsidR="007C7B9D" w:rsidRDefault="007C7B9D" w:rsidP="00C51849">
      <w:pPr>
        <w:pStyle w:val="CommentText"/>
      </w:pPr>
      <w:r>
        <w:rPr>
          <w:rStyle w:val="CommentReference"/>
        </w:rPr>
        <w:annotationRef/>
      </w:r>
      <w:r>
        <w:t xml:space="preserve">Age: For me, it is a bit strange to see that after defining the “aims”, you again bring in “aims” (intends to:…) and even use same verb and content (“develop a novel routing analysis framework”). </w:t>
      </w:r>
    </w:p>
    <w:p w14:paraId="1FFF046C" w14:textId="77777777" w:rsidR="007C7B9D" w:rsidRDefault="007C7B9D" w:rsidP="00C51849">
      <w:pPr>
        <w:pStyle w:val="CommentText"/>
      </w:pPr>
      <w:r>
        <w:t>This paragraph shows the added value of your research to the society and exemplifies next application of your work in further research and development (e.g. new products).</w:t>
      </w:r>
    </w:p>
    <w:p w14:paraId="155974E9" w14:textId="77777777" w:rsidR="007C7B9D" w:rsidRDefault="007C7B9D" w:rsidP="00C51849">
      <w:pPr>
        <w:pStyle w:val="CommentText"/>
      </w:pPr>
      <w:r>
        <w:t>One of the solutions would be smth like that:</w:t>
      </w:r>
    </w:p>
    <w:p w14:paraId="23E6C1AC" w14:textId="77777777" w:rsidR="007C7B9D" w:rsidRDefault="007C7B9D"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7C7B9D" w:rsidRDefault="007C7B9D" w:rsidP="00C51849">
      <w:pPr>
        <w:pStyle w:val="CommentText"/>
      </w:pPr>
      <w:r>
        <w:t>According to that, the last sentence needs to be modified.</w:t>
      </w:r>
    </w:p>
  </w:comment>
  <w:comment w:id="16" w:author="Poom, Age" w:date="2020-04-27T16:37:00Z" w:initials="PA">
    <w:p w14:paraId="3EDF7BB2" w14:textId="3179BC69" w:rsidR="007C7B9D" w:rsidRDefault="007C7B9D">
      <w:pPr>
        <w:pStyle w:val="CommentText"/>
      </w:pPr>
      <w:r>
        <w:rPr>
          <w:rStyle w:val="CommentReference"/>
        </w:rPr>
        <w:annotationRef/>
      </w:r>
      <w:r>
        <w:t>Please add a substantive: the first and the second WHAT. The idea is very good.</w:t>
      </w:r>
    </w:p>
  </w:comment>
  <w:comment w:id="19" w:author="Poom, Age" w:date="2020-04-27T16:39:00Z" w:initials="PA">
    <w:p w14:paraId="43D89566" w14:textId="413D7A71" w:rsidR="007C7B9D" w:rsidRDefault="007C7B9D">
      <w:pPr>
        <w:pStyle w:val="CommentText"/>
      </w:pPr>
      <w:r>
        <w:rPr>
          <w:rStyle w:val="CommentReference"/>
        </w:rPr>
        <w:annotationRef/>
      </w:r>
      <w:r>
        <w:t>This does also reflect the subjective nature, doesn’t it?</w:t>
      </w:r>
    </w:p>
  </w:comment>
  <w:comment w:id="20" w:author="Poom, Age" w:date="2020-04-27T16:38:00Z" w:initials="PA">
    <w:p w14:paraId="3CB8E6BB" w14:textId="0C96C5DB" w:rsidR="007C7B9D" w:rsidRDefault="007C7B9D">
      <w:pPr>
        <w:pStyle w:val="CommentText"/>
      </w:pPr>
      <w:r>
        <w:rPr>
          <w:rStyle w:val="CommentReference"/>
        </w:rPr>
        <w:annotationRef/>
      </w:r>
      <w:r>
        <w:t>Assigned adjectives?</w:t>
      </w:r>
    </w:p>
  </w:comment>
  <w:comment w:id="24" w:author="Poom, Age" w:date="2020-04-27T16:47:00Z" w:initials="PA">
    <w:p w14:paraId="2BC889EA" w14:textId="0873E1B6" w:rsidR="007C7B9D" w:rsidRDefault="007C7B9D">
      <w:pPr>
        <w:pStyle w:val="CommentText"/>
      </w:pPr>
      <w:r>
        <w:rPr>
          <w:rStyle w:val="CommentReference"/>
        </w:rPr>
        <w:annotationRef/>
      </w:r>
      <w:r>
        <w:t xml:space="preserve">In the end, please double check that there won’t be orphan headers of (sub)chapters nor orphan figure or table captions. </w:t>
      </w:r>
    </w:p>
  </w:comment>
  <w:comment w:id="25" w:author="Poom, Age" w:date="2020-04-27T16:54:00Z" w:initials="PA">
    <w:p w14:paraId="40C565A0" w14:textId="1349830A" w:rsidR="007C7B9D" w:rsidRDefault="007C7B9D">
      <w:pPr>
        <w:pStyle w:val="CommentText"/>
      </w:pPr>
      <w:r>
        <w:rPr>
          <w:rStyle w:val="CommentReference"/>
        </w:rPr>
        <w:annotationRef/>
      </w:r>
      <w:r>
        <w:t>I’d recommend that you at least in one of these sentences brought out particular references (e.g. in NN, 2005; YY &amp; TT, 2010; …). Now you only refer to the review by Guski, but not the original sources that follow this approach.</w:t>
      </w:r>
    </w:p>
  </w:comment>
  <w:comment w:id="26" w:author="Poom, Age" w:date="2020-04-27T16:57:00Z" w:initials="PA">
    <w:p w14:paraId="4FDD759D" w14:textId="7C93A08F" w:rsidR="007C7B9D" w:rsidRDefault="007C7B9D">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7" w:author="Poom, Age" w:date="2020-04-27T17:00:00Z" w:initials="PA">
    <w:p w14:paraId="14B310A2" w14:textId="1D78E5A9" w:rsidR="007C7B9D" w:rsidRDefault="007C7B9D">
      <w:pPr>
        <w:pStyle w:val="CommentText"/>
      </w:pPr>
      <w:r>
        <w:rPr>
          <w:rStyle w:val="CommentReference"/>
        </w:rPr>
        <w:annotationRef/>
      </w:r>
      <w:r>
        <w:t>Add reference</w:t>
      </w:r>
    </w:p>
  </w:comment>
  <w:comment w:id="31" w:author="Poom, Age" w:date="2020-04-27T17:25:00Z" w:initials="PA">
    <w:p w14:paraId="2FC2949B" w14:textId="79774C51" w:rsidR="007C7B9D" w:rsidRDefault="007C7B9D">
      <w:pPr>
        <w:pStyle w:val="CommentText"/>
      </w:pPr>
      <w:r>
        <w:rPr>
          <w:rStyle w:val="CommentReference"/>
        </w:rPr>
        <w:annotationRef/>
      </w:r>
      <w:r>
        <w:t>British or American spelling? Here it is with one “l”, and in the below text you write the same word with double “l”.</w:t>
      </w:r>
    </w:p>
    <w:p w14:paraId="7FE44531" w14:textId="14FF3262" w:rsidR="007C7B9D" w:rsidRDefault="007C7B9D">
      <w:pPr>
        <w:pStyle w:val="CommentText"/>
      </w:pPr>
      <w:r>
        <w:t xml:space="preserve">You have American spelling active now, so probably you should remove the other “l” from below </w:t>
      </w:r>
      <w:r>
        <w:sym w:font="Wingdings" w:char="F04A"/>
      </w:r>
      <w:r>
        <w:t>.</w:t>
      </w:r>
    </w:p>
  </w:comment>
  <w:comment w:id="32" w:author="Poom, Age" w:date="2020-04-27T17:01:00Z" w:initials="PA">
    <w:p w14:paraId="289D818F" w14:textId="77777777" w:rsidR="007C7B9D" w:rsidRDefault="007C7B9D">
      <w:pPr>
        <w:pStyle w:val="CommentText"/>
      </w:pPr>
      <w:r>
        <w:rPr>
          <w:rStyle w:val="CommentReference"/>
        </w:rPr>
        <w:annotationRef/>
      </w:r>
      <w:r>
        <w:t>What about this rewording:</w:t>
      </w:r>
    </w:p>
    <w:p w14:paraId="6A181180" w14:textId="0E24E93A" w:rsidR="007C7B9D" w:rsidRDefault="007C7B9D">
      <w:pPr>
        <w:pStyle w:val="CommentText"/>
      </w:pPr>
      <w:r>
        <w:t>“While it is often challenging to quantify, measure and model air quality due to its heavy fluctuations, then …”</w:t>
      </w:r>
    </w:p>
  </w:comment>
  <w:comment w:id="33" w:author="Poom, Age" w:date="2020-04-27T17:03:00Z" w:initials="PA">
    <w:p w14:paraId="0010B8F9" w14:textId="3D8B295D" w:rsidR="007C7B9D" w:rsidRDefault="007C7B9D">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4" w:author="Poom, Age" w:date="2020-04-27T17:05:00Z" w:initials="PA">
    <w:p w14:paraId="2810B488" w14:textId="75A66910" w:rsidR="007C7B9D" w:rsidRDefault="007C7B9D">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5" w:author="Poom, Age" w:date="2020-04-27T17:08:00Z" w:initials="PA">
    <w:p w14:paraId="42DCAC6C" w14:textId="3913189E" w:rsidR="007C7B9D" w:rsidRDefault="007C7B9D">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6" w:author="Helle, Joose I" w:date="2020-05-03T12:29:00Z" w:initials="HJI">
    <w:p w14:paraId="0D46A7C5" w14:textId="204A77E7" w:rsidR="007C7B9D" w:rsidRDefault="007C7B9D">
      <w:pPr>
        <w:pStyle w:val="CommentText"/>
      </w:pPr>
      <w:r>
        <w:rPr>
          <w:rStyle w:val="CommentReference"/>
        </w:rPr>
        <w:annotationRef/>
      </w:r>
      <w:r>
        <w:t>Yes</w:t>
      </w:r>
    </w:p>
  </w:comment>
  <w:comment w:id="37" w:author="Poom, Age" w:date="2020-04-27T17:10:00Z" w:initials="PA">
    <w:p w14:paraId="7337B184" w14:textId="77777777" w:rsidR="007C7B9D" w:rsidRDefault="007C7B9D"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7C7B9D" w:rsidRDefault="007C7B9D"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9" w:author="Poom, Age" w:date="2020-04-27T17:31:00Z" w:initials="PA">
    <w:p w14:paraId="10E49F4D" w14:textId="5B64CA1C" w:rsidR="007C7B9D" w:rsidRDefault="007C7B9D">
      <w:pPr>
        <w:pStyle w:val="CommentText"/>
      </w:pPr>
      <w:r>
        <w:rPr>
          <w:rStyle w:val="CommentReference"/>
        </w:rPr>
        <w:annotationRef/>
      </w:r>
      <w:r>
        <w:t>“In recent years” and the publishing year of this reference do not match. Probably a better solution:</w:t>
      </w:r>
    </w:p>
    <w:p w14:paraId="44AA8071" w14:textId="471DF532" w:rsidR="007C7B9D" w:rsidRDefault="007C7B9D">
      <w:pPr>
        <w:pStyle w:val="CommentText"/>
      </w:pPr>
      <w:r>
        <w:t>“In the last decades, city planners…”</w:t>
      </w:r>
    </w:p>
    <w:p w14:paraId="63546C68" w14:textId="7FFBB23F" w:rsidR="007C7B9D" w:rsidRDefault="007C7B9D">
      <w:pPr>
        <w:pStyle w:val="CommentText"/>
      </w:pPr>
      <w:r>
        <w:t>And add another reference. You may check for example:</w:t>
      </w:r>
    </w:p>
    <w:p w14:paraId="591F0F4B" w14:textId="251C0B57" w:rsidR="007C7B9D" w:rsidRDefault="007C7B9D">
      <w:pPr>
        <w:pStyle w:val="CommentText"/>
      </w:pPr>
      <w:r w:rsidRPr="005E1A50">
        <w:t>Anciaes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7C7B9D" w:rsidRDefault="007C7B9D">
      <w:pPr>
        <w:pStyle w:val="CommentText"/>
        <w:rPr>
          <w:rFonts w:ascii="Calibri" w:hAnsi="Calibri" w:cs="Calibri"/>
          <w:noProof/>
          <w:szCs w:val="24"/>
        </w:rPr>
      </w:pPr>
      <w:r w:rsidRPr="005E1A50">
        <w:t>Mozos-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7C7B9D" w:rsidRDefault="007C7B9D">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40" w:author="Poom, Age" w:date="2020-04-27T17:35:00Z" w:initials="PA">
    <w:p w14:paraId="28C98F07" w14:textId="2992064C" w:rsidR="007C7B9D" w:rsidRDefault="007C7B9D">
      <w:pPr>
        <w:pStyle w:val="CommentText"/>
      </w:pPr>
      <w:r>
        <w:rPr>
          <w:rStyle w:val="CommentReference"/>
        </w:rPr>
        <w:annotationRef/>
      </w:r>
      <w:r>
        <w:t>Full stop before the second half of the sentence.</w:t>
      </w:r>
    </w:p>
    <w:p w14:paraId="62086048" w14:textId="5E3762DB" w:rsidR="007C7B9D" w:rsidRDefault="007C7B9D">
      <w:pPr>
        <w:pStyle w:val="CommentText"/>
      </w:pPr>
      <w:r>
        <w:t>“Due to the improved opportunities and public support have, walking and cycling have become increasingly popular (REF).”</w:t>
      </w:r>
    </w:p>
  </w:comment>
  <w:comment w:id="41" w:author="Poom, Age" w:date="2020-04-27T17:49:00Z" w:initials="PA">
    <w:p w14:paraId="43E146E2" w14:textId="1E944CC3" w:rsidR="007C7B9D" w:rsidRDefault="007C7B9D">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2" w:author="Poom, Age" w:date="2020-04-27T17:53:00Z" w:initials="PA">
    <w:p w14:paraId="0DACDF51" w14:textId="77EFB561" w:rsidR="007C7B9D" w:rsidRDefault="007C7B9D">
      <w:pPr>
        <w:pStyle w:val="CommentText"/>
      </w:pPr>
      <w:r>
        <w:rPr>
          <w:rStyle w:val="CommentReference"/>
        </w:rPr>
        <w:annotationRef/>
      </w:r>
      <w:r>
        <w:t>Good generalization!</w:t>
      </w:r>
    </w:p>
  </w:comment>
  <w:comment w:id="44" w:author="Poom, Age" w:date="2020-04-28T11:55:00Z" w:initials="PA">
    <w:p w14:paraId="74F47EB2" w14:textId="495E7897" w:rsidR="007C7B9D" w:rsidRDefault="007C7B9D">
      <w:pPr>
        <w:pStyle w:val="CommentText"/>
      </w:pPr>
      <w:r>
        <w:rPr>
          <w:rStyle w:val="CommentReference"/>
        </w:rPr>
        <w:annotationRef/>
      </w:r>
      <w:r>
        <w:t>It’s a nice chapter!</w:t>
      </w:r>
    </w:p>
  </w:comment>
  <w:comment w:id="45" w:author="Poom, Age" w:date="2020-04-28T10:43:00Z" w:initials="PA">
    <w:p w14:paraId="6AE4686C" w14:textId="678E3894" w:rsidR="007C7B9D" w:rsidRDefault="007C7B9D">
      <w:pPr>
        <w:pStyle w:val="CommentText"/>
      </w:pPr>
      <w:r>
        <w:rPr>
          <w:rStyle w:val="CommentReference"/>
        </w:rPr>
        <w:annotationRef/>
      </w:r>
      <w:r>
        <w:t xml:space="preserve">It would be wise to add one more recent reference as well, e.g. Davies and Whyatt 2014, doi: </w:t>
      </w:r>
      <w:r w:rsidRPr="00276B66">
        <w:t>10.1016/j.scitotenv.2014.03.038</w:t>
      </w:r>
      <w:r>
        <w:t>, instead of their former paper.</w:t>
      </w:r>
    </w:p>
    <w:p w14:paraId="561D79FA" w14:textId="4BA314C1" w:rsidR="007C7B9D" w:rsidRDefault="007C7B9D">
      <w:pPr>
        <w:pStyle w:val="CommentText"/>
      </w:pPr>
      <w:r>
        <w:t xml:space="preserve">Mölter and Lindley 2015, </w:t>
      </w:r>
      <w:hyperlink r:id="rId4" w:history="1">
        <w:r w:rsidRPr="00567151">
          <w:rPr>
            <w:rStyle w:val="Hyperlink"/>
          </w:rPr>
          <w:t>http://dx.doi.org/10.1016/j.scitotenv.2015.05.118</w:t>
        </w:r>
      </w:hyperlink>
      <w:r>
        <w:t xml:space="preserve">   </w:t>
      </w:r>
    </w:p>
  </w:comment>
  <w:comment w:id="46" w:author="Poom, Age" w:date="2020-04-28T11:14:00Z" w:initials="PA">
    <w:p w14:paraId="4A49CB93" w14:textId="31CACC76" w:rsidR="007C7B9D" w:rsidRDefault="007C7B9D">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7C7B9D" w:rsidRDefault="007C7B9D">
      <w:pPr>
        <w:pStyle w:val="CommentText"/>
      </w:pPr>
      <w:r>
        <w:t>Rather, you could use either present or present perfect as suitable tenses for the literature review.</w:t>
      </w:r>
    </w:p>
    <w:p w14:paraId="4C12AA40" w14:textId="5B244FD7" w:rsidR="007C7B9D" w:rsidRDefault="007C7B9D">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7" w:author="Poom, Age" w:date="2020-04-28T11:17:00Z" w:initials="PA">
    <w:p w14:paraId="13F53E3C" w14:textId="42162868" w:rsidR="007C7B9D" w:rsidRDefault="007C7B9D">
      <w:pPr>
        <w:pStyle w:val="CommentText"/>
      </w:pPr>
      <w:r>
        <w:rPr>
          <w:rStyle w:val="CommentReference"/>
        </w:rPr>
        <w:annotationRef/>
      </w:r>
      <w:r>
        <w:t>analyze</w:t>
      </w:r>
    </w:p>
  </w:comment>
  <w:comment w:id="50" w:author="Poom, Age" w:date="2020-04-28T11:12:00Z" w:initials="PA">
    <w:p w14:paraId="2DF20C02" w14:textId="254165D5" w:rsidR="007C7B9D" w:rsidRDefault="007C7B9D">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1" w:author="Poom, Age" w:date="2020-04-28T11:20:00Z" w:initials="PA">
    <w:p w14:paraId="5CDE11D0" w14:textId="44780694" w:rsidR="007C7B9D" w:rsidRDefault="007C7B9D">
      <w:pPr>
        <w:pStyle w:val="CommentText"/>
      </w:pPr>
      <w:r>
        <w:t>“</w:t>
      </w:r>
      <w:r>
        <w:rPr>
          <w:rStyle w:val="CommentReference"/>
        </w:rPr>
        <w:annotationRef/>
      </w:r>
      <w:r>
        <w:t>Based on the previous literature, …”</w:t>
      </w:r>
    </w:p>
    <w:p w14:paraId="4BA14258" w14:textId="417124CC" w:rsidR="007C7B9D" w:rsidRDefault="007C7B9D">
      <w:pPr>
        <w:pStyle w:val="CommentText"/>
      </w:pPr>
      <w:r>
        <w:t xml:space="preserve">I wouldn’t say a literature review of this study as you are in the midst of providing the review right now </w:t>
      </w:r>
      <w:r>
        <w:sym w:font="Wingdings" w:char="F04A"/>
      </w:r>
      <w:r>
        <w:t>.</w:t>
      </w:r>
    </w:p>
  </w:comment>
  <w:comment w:id="52" w:author="Poom, Age" w:date="2020-04-28T11:35:00Z" w:initials="PA">
    <w:p w14:paraId="3E1FCBD1" w14:textId="3C1C2DD7" w:rsidR="007C7B9D" w:rsidRDefault="007C7B9D">
      <w:pPr>
        <w:pStyle w:val="CommentText"/>
      </w:pPr>
      <w:r>
        <w:rPr>
          <w:rStyle w:val="CommentReference"/>
        </w:rPr>
        <w:annotationRef/>
      </w:r>
      <w:r>
        <w:t>Semi-direct approach?</w:t>
      </w:r>
    </w:p>
  </w:comment>
  <w:comment w:id="53" w:author="Poom, Age" w:date="2020-04-28T11:45:00Z" w:initials="PA">
    <w:p w14:paraId="22DFFCC6" w14:textId="6FEF2C1C" w:rsidR="007C7B9D" w:rsidRDefault="007C7B9D">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4" w:author="Poom, Age" w:date="2020-04-28T11:39:00Z" w:initials="PA">
    <w:p w14:paraId="59FA8F5C" w14:textId="77777777" w:rsidR="007C7B9D" w:rsidRDefault="007C7B9D">
      <w:pPr>
        <w:pStyle w:val="CommentText"/>
      </w:pPr>
      <w:r>
        <w:rPr>
          <w:rStyle w:val="CommentReference"/>
        </w:rPr>
        <w:annotationRef/>
      </w:r>
      <w:r>
        <w:t xml:space="preserve">Indirect approach? </w:t>
      </w:r>
    </w:p>
    <w:p w14:paraId="7914A9C2" w14:textId="1D9AE2C6" w:rsidR="007C7B9D" w:rsidRDefault="007C7B9D">
      <w:pPr>
        <w:pStyle w:val="CommentText"/>
      </w:pPr>
      <w:r>
        <w:t>(plus you may use the term “simulated mobility” here and there when referring to modelled routes based on address data. If ODs come from travel surveys, then, on the other hand, it is not called simulated mobility)</w:t>
      </w:r>
    </w:p>
  </w:comment>
  <w:comment w:id="55" w:author="Poom, Age" w:date="2020-04-28T11:42:00Z" w:initials="PA">
    <w:p w14:paraId="77FD0227" w14:textId="718823D4" w:rsidR="007C7B9D" w:rsidRDefault="007C7B9D">
      <w:pPr>
        <w:pStyle w:val="CommentText"/>
      </w:pPr>
      <w:r>
        <w:rPr>
          <w:rStyle w:val="CommentReference"/>
        </w:rPr>
        <w:annotationRef/>
      </w:r>
      <w:r>
        <w:t>Routes were modelled only in (3), in (2) you had GPS tracks (or other observation of realized mobility).</w:t>
      </w:r>
    </w:p>
  </w:comment>
  <w:comment w:id="56" w:author="Poom, Age" w:date="2020-04-28T11:49:00Z" w:initials="PA">
    <w:p w14:paraId="570896E0" w14:textId="544875ED" w:rsidR="007C7B9D" w:rsidRDefault="007C7B9D">
      <w:pPr>
        <w:pStyle w:val="CommentText"/>
      </w:pPr>
      <w:r>
        <w:rPr>
          <w:rStyle w:val="CommentReference"/>
        </w:rPr>
        <w:annotationRef/>
      </w:r>
      <w:r>
        <w:t xml:space="preserve">Note that GPS tracks are typically collected again from small samples and are as such socially biased. </w:t>
      </w:r>
    </w:p>
    <w:p w14:paraId="1A8CD7B6" w14:textId="3A4A7F76" w:rsidR="007C7B9D" w:rsidRDefault="007C7B9D">
      <w:pPr>
        <w:pStyle w:val="CommentText"/>
      </w:pPr>
      <w:r>
        <w:t>Mobile phone data, on the other hand, may reveal mobility of larger population groups, if data points are frequently collected (not based on the location of phone calls but automatic location updates).</w:t>
      </w:r>
    </w:p>
  </w:comment>
  <w:comment w:id="57" w:author="Poom, Age" w:date="2020-04-28T11:52:00Z" w:initials="PA">
    <w:p w14:paraId="23553637" w14:textId="5DC5C2D2" w:rsidR="007C7B9D" w:rsidRDefault="007C7B9D">
      <w:pPr>
        <w:pStyle w:val="CommentText"/>
      </w:pPr>
      <w:r>
        <w:rPr>
          <w:rStyle w:val="CommentReference"/>
        </w:rPr>
        <w:annotationRef/>
      </w:r>
      <w:r>
        <w:t>What do you mean by “schema”?</w:t>
      </w:r>
    </w:p>
  </w:comment>
  <w:comment w:id="59" w:author="Poom, Age" w:date="2020-04-28T12:07:00Z" w:initials="PA">
    <w:p w14:paraId="2D42F675" w14:textId="77777777" w:rsidR="007C7B9D" w:rsidRDefault="007C7B9D">
      <w:pPr>
        <w:pStyle w:val="CommentText"/>
      </w:pPr>
      <w:r>
        <w:rPr>
          <w:rStyle w:val="CommentReference"/>
        </w:rPr>
        <w:annotationRef/>
      </w:r>
      <w:r>
        <w:t xml:space="preserve">Traveling / travelling </w:t>
      </w:r>
    </w:p>
    <w:p w14:paraId="59D1444A" w14:textId="6984F8A0" w:rsidR="007C7B9D" w:rsidRDefault="007C7B9D">
      <w:pPr>
        <w:pStyle w:val="CommentText"/>
      </w:pPr>
      <w:r>
        <w:t>Stick to the same language – British or American – as with modeling / modelling and other respective words throughout the thesis (search for critical words separately and replace where necessary).</w:t>
      </w:r>
    </w:p>
  </w:comment>
  <w:comment w:id="60" w:author="Poom, Age" w:date="2020-04-28T15:18:00Z" w:initials="PA">
    <w:p w14:paraId="437617C3" w14:textId="1A672397" w:rsidR="007C7B9D" w:rsidRDefault="007C7B9D">
      <w:pPr>
        <w:pStyle w:val="CommentText"/>
      </w:pPr>
      <w:r>
        <w:rPr>
          <w:rStyle w:val="CommentReference"/>
        </w:rPr>
        <w:annotationRef/>
      </w:r>
      <w:r>
        <w:t xml:space="preserve">It would be lovely if you for the first time mentioning this crucial algorithm would also add a reference to the original, and spelled out the author’s full name, Edsger W. Dijkstra </w:t>
      </w:r>
      <w:r>
        <w:sym w:font="Wingdings" w:char="F04A"/>
      </w:r>
    </w:p>
    <w:p w14:paraId="1B73960F" w14:textId="30BA14D1" w:rsidR="007C7B9D" w:rsidRDefault="007C7B9D">
      <w:pPr>
        <w:pStyle w:val="CommentText"/>
      </w:pPr>
    </w:p>
    <w:p w14:paraId="54E41B3A" w14:textId="77777777" w:rsidR="007C7B9D" w:rsidRDefault="007C7B9D">
      <w:pPr>
        <w:pStyle w:val="CommentText"/>
      </w:pPr>
      <w:r w:rsidRPr="00EA7EC9">
        <w:t xml:space="preserve">DIJKSTRA, E.W. (1959) A Note on Two Problems in Connexion with Graphs. Numerische Mathematik 1, 269-271. </w:t>
      </w:r>
    </w:p>
    <w:p w14:paraId="19E2C488" w14:textId="7BC1CD0B" w:rsidR="007C7B9D" w:rsidRDefault="007C7B9D">
      <w:pPr>
        <w:pStyle w:val="CommentText"/>
      </w:pPr>
      <w:hyperlink r:id="rId5" w:history="1">
        <w:r>
          <w:rPr>
            <w:rStyle w:val="Hyperlink"/>
          </w:rPr>
          <w:t>http://www-m3.ma.tum.de/foswiki/pub/MN0506/WebHome/dijkstra.pdf</w:t>
        </w:r>
      </w:hyperlink>
    </w:p>
    <w:p w14:paraId="263872BB" w14:textId="0EE20F6D" w:rsidR="007C7B9D" w:rsidRDefault="007C7B9D">
      <w:pPr>
        <w:pStyle w:val="CommentText"/>
        <w:rPr>
          <w:rStyle w:val="cs1-lock-free"/>
          <w:rFonts w:ascii="Arial" w:hAnsi="Arial" w:cs="Arial"/>
          <w:color w:val="222222"/>
          <w:sz w:val="19"/>
          <w:szCs w:val="19"/>
          <w:shd w:val="clear" w:color="auto" w:fill="FFFFFF"/>
        </w:rPr>
      </w:pPr>
      <w:hyperlink r:id="rId6" w:tooltip="Doi (identifier)" w:history="1">
        <w:r>
          <w:rPr>
            <w:rStyle w:val="Hyperlink"/>
            <w:rFonts w:ascii="Arial" w:hAnsi="Arial" w:cs="Arial"/>
            <w:color w:val="0B0080"/>
            <w:sz w:val="19"/>
            <w:szCs w:val="19"/>
            <w:shd w:val="clear" w:color="auto" w:fill="FFFFFF"/>
          </w:rPr>
          <w:t>doi</w:t>
        </w:r>
      </w:hyperlink>
      <w:r>
        <w:rPr>
          <w:rFonts w:ascii="Arial" w:hAnsi="Arial" w:cs="Arial"/>
          <w:color w:val="222222"/>
          <w:sz w:val="19"/>
          <w:szCs w:val="19"/>
          <w:shd w:val="clear" w:color="auto" w:fill="FFFFFF"/>
        </w:rPr>
        <w:t>:</w:t>
      </w:r>
      <w:hyperlink r:id="rId7" w:history="1">
        <w:r>
          <w:rPr>
            <w:rStyle w:val="Hyperlink"/>
            <w:rFonts w:ascii="Arial" w:hAnsi="Arial" w:cs="Arial"/>
            <w:color w:val="663366"/>
            <w:sz w:val="19"/>
            <w:szCs w:val="19"/>
            <w:shd w:val="clear" w:color="auto" w:fill="FFFFFF"/>
          </w:rPr>
          <w:t>10.1145/1787234.1787249</w:t>
        </w:r>
      </w:hyperlink>
    </w:p>
    <w:p w14:paraId="117688E4" w14:textId="2089A71F" w:rsidR="007C7B9D" w:rsidRDefault="007C7B9D">
      <w:pPr>
        <w:pStyle w:val="CommentText"/>
        <w:rPr>
          <w:rStyle w:val="cs1-lock-free"/>
          <w:rFonts w:ascii="Arial" w:hAnsi="Arial" w:cs="Arial"/>
          <w:color w:val="222222"/>
          <w:sz w:val="19"/>
          <w:szCs w:val="19"/>
          <w:shd w:val="clear" w:color="auto" w:fill="FFFFFF"/>
        </w:rPr>
      </w:pPr>
    </w:p>
    <w:p w14:paraId="5BDD1592" w14:textId="4B293B5C" w:rsidR="007C7B9D" w:rsidRDefault="007C7B9D">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7C7B9D" w:rsidRDefault="007C7B9D">
      <w:pPr>
        <w:pStyle w:val="CommentText"/>
      </w:pPr>
      <w:r>
        <w:rPr>
          <w:rFonts w:ascii="Helvetica" w:hAnsi="Helvetica"/>
          <w:color w:val="1A1A1F"/>
          <w:sz w:val="19"/>
          <w:szCs w:val="19"/>
          <w:shd w:val="clear" w:color="auto" w:fill="FFFFFF"/>
        </w:rPr>
        <w:t>Dijkstra, Edsger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1" w:author="Poom, Age" w:date="2020-04-28T15:30:00Z" w:initials="PA">
    <w:p w14:paraId="2D65698F" w14:textId="2F6994BF" w:rsidR="007C7B9D" w:rsidRDefault="007C7B9D">
      <w:pPr>
        <w:pStyle w:val="CommentText"/>
      </w:pPr>
      <w:r>
        <w:rPr>
          <w:rStyle w:val="CommentReference"/>
        </w:rPr>
        <w:annotationRef/>
      </w:r>
      <w:r>
        <w:t>Hei, what if you remove this sentence from here fully and add the idea to the next section as you start describing A* algorithm there again.</w:t>
      </w:r>
    </w:p>
  </w:comment>
  <w:comment w:id="64" w:author="Poom, Age" w:date="2020-04-28T15:32:00Z" w:initials="PA">
    <w:p w14:paraId="368C0A5C" w14:textId="38D33C25" w:rsidR="007C7B9D" w:rsidRDefault="007C7B9D">
      <w:pPr>
        <w:pStyle w:val="CommentText"/>
      </w:pPr>
      <w:r>
        <w:rPr>
          <w:rStyle w:val="CommentReference"/>
        </w:rPr>
        <w:annotationRef/>
      </w:r>
      <w:r>
        <w:t>Here it would be then good to have a sentence on generic algorithms.</w:t>
      </w:r>
    </w:p>
  </w:comment>
  <w:comment w:id="66" w:author="Poom, Age" w:date="2020-04-28T15:59:00Z" w:initials="PA">
    <w:p w14:paraId="3A363C57" w14:textId="3E013B24" w:rsidR="007C7B9D" w:rsidRDefault="007C7B9D">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7C7B9D" w:rsidRDefault="007C7B9D">
      <w:pPr>
        <w:pStyle w:val="CommentText"/>
      </w:pPr>
    </w:p>
    <w:p w14:paraId="243FAE09" w14:textId="0F5D1BE6" w:rsidR="007C7B9D" w:rsidRDefault="007C7B9D">
      <w:pPr>
        <w:pStyle w:val="CommentText"/>
        <w:rPr>
          <w:rFonts w:eastAsia="Times New Roman"/>
          <w:sz w:val="22"/>
          <w:szCs w:val="22"/>
        </w:rPr>
      </w:pPr>
      <w:r>
        <w:rPr>
          <w:rFonts w:eastAsia="Times New Roman"/>
          <w:sz w:val="22"/>
          <w:szCs w:val="22"/>
        </w:rPr>
        <w:t>Caggiani L, Camporeale R and Ottomanelli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7C7B9D" w:rsidRDefault="007C7B9D">
      <w:pPr>
        <w:pStyle w:val="CommentText"/>
        <w:rPr>
          <w:rFonts w:eastAsia="Times New Roman"/>
          <w:sz w:val="22"/>
          <w:szCs w:val="22"/>
        </w:rPr>
      </w:pPr>
    </w:p>
    <w:p w14:paraId="22DCD291" w14:textId="5E953929" w:rsidR="007C7B9D" w:rsidRDefault="007C7B9D">
      <w:pPr>
        <w:pStyle w:val="CommentText"/>
        <w:rPr>
          <w:rFonts w:eastAsia="Times New Roman"/>
          <w:sz w:val="22"/>
          <w:szCs w:val="22"/>
        </w:rPr>
      </w:pPr>
      <w:r w:rsidRPr="005D5AF2">
        <w:rPr>
          <w:rFonts w:eastAsia="Times New Roman"/>
          <w:sz w:val="22"/>
          <w:szCs w:val="22"/>
          <w:lang w:val="fi-FI"/>
        </w:rPr>
        <w:t xml:space="preserve">Mahajan S., Tang Y.-S., Wu D.-Y., Tsai T.-C., Chen L.-J. 2019. </w:t>
      </w:r>
      <w:r>
        <w:rPr>
          <w:rFonts w:eastAsia="Times New Roman"/>
          <w:sz w:val="22"/>
          <w:szCs w:val="22"/>
        </w:rPr>
        <w:t>CAR: The Clean Air Routing Algorithm for Path Navigation with Minimal PM2.5 Exposure on the Move. IEEE SPECIAL SECTION ON URBAN COMPUTING AND INTELLIGENCE, 7: 147373- 147382, doi: 10.1109/ACCESS.2019.2946419</w:t>
      </w:r>
    </w:p>
    <w:p w14:paraId="1DBEC0EC" w14:textId="7C5824A0" w:rsidR="007C7B9D" w:rsidRDefault="007C7B9D">
      <w:pPr>
        <w:pStyle w:val="CommentText"/>
        <w:rPr>
          <w:rFonts w:eastAsia="Times New Roman"/>
          <w:sz w:val="22"/>
          <w:szCs w:val="22"/>
        </w:rPr>
      </w:pPr>
    </w:p>
    <w:p w14:paraId="5C81F693" w14:textId="406EA647" w:rsidR="007C7B9D" w:rsidRDefault="007C7B9D">
      <w:pPr>
        <w:pStyle w:val="CommentText"/>
        <w:rPr>
          <w:rFonts w:eastAsia="Times New Roman"/>
          <w:sz w:val="22"/>
          <w:szCs w:val="22"/>
        </w:rPr>
      </w:pPr>
      <w:r>
        <w:rPr>
          <w:rFonts w:eastAsia="Times New Roman"/>
          <w:sz w:val="22"/>
          <w:szCs w:val="22"/>
        </w:rPr>
        <w:t>Mölter A., Lindley S. 2015. Influence of walking route choice on primary school children's exposure to air pollution - A proof of concept study using simulation. Science of the Total Environment 530-531: 257-262, doi: 10.1016/j.scitotenv.2015.05.118</w:t>
      </w:r>
    </w:p>
    <w:p w14:paraId="6FEDD239" w14:textId="7E1FCDC5" w:rsidR="007C7B9D" w:rsidRDefault="007C7B9D">
      <w:pPr>
        <w:pStyle w:val="CommentText"/>
        <w:rPr>
          <w:rFonts w:eastAsia="Times New Roman"/>
          <w:sz w:val="22"/>
          <w:szCs w:val="22"/>
        </w:rPr>
      </w:pPr>
    </w:p>
    <w:p w14:paraId="3D10E04C" w14:textId="77777777" w:rsidR="007C7B9D" w:rsidRDefault="007C7B9D">
      <w:pPr>
        <w:pStyle w:val="CommentText"/>
        <w:rPr>
          <w:rFonts w:eastAsia="Times New Roman"/>
          <w:sz w:val="22"/>
          <w:szCs w:val="22"/>
        </w:rPr>
      </w:pPr>
      <w:r w:rsidRPr="00177002">
        <w:rPr>
          <w:rFonts w:eastAsia="Times New Roman"/>
          <w:sz w:val="22"/>
          <w:szCs w:val="22"/>
          <w:lang w:val="sv-SE"/>
        </w:rPr>
        <w:t xml:space="preserve">Van den Hove A., Verwaeren J., Van den Bossche J., Theunis J., De Baets B. 2019. </w:t>
      </w:r>
      <w:r>
        <w:rPr>
          <w:rFonts w:eastAsia="Times New Roman"/>
          <w:sz w:val="22"/>
          <w:szCs w:val="22"/>
        </w:rPr>
        <w:t>Development of a land use regression model for black carbon using mobile monitoring data and its application to pollution-avoiding routing. Environmental Research 183: 108619, doi: 10.1016/j.envres.2019.108619</w:t>
      </w:r>
      <w:r>
        <w:rPr>
          <w:rFonts w:eastAsia="Times New Roman"/>
          <w:sz w:val="22"/>
          <w:szCs w:val="22"/>
        </w:rPr>
        <w:br/>
      </w:r>
    </w:p>
    <w:p w14:paraId="358B1CA2" w14:textId="6C7ED3FB" w:rsidR="007C7B9D" w:rsidRPr="00177002" w:rsidRDefault="007C7B9D">
      <w:pPr>
        <w:pStyle w:val="CommentText"/>
        <w:rPr>
          <w:rFonts w:eastAsia="Times New Roman"/>
          <w:sz w:val="22"/>
          <w:szCs w:val="22"/>
        </w:rPr>
      </w:pPr>
      <w:r>
        <w:rPr>
          <w:rFonts w:eastAsia="Times New Roman"/>
          <w:sz w:val="22"/>
          <w:szCs w:val="22"/>
        </w:rPr>
        <w:t>Zou B., Li S., Zheng Z., Zhan B.F., Yang Z., Wan N. 2020. Healthier routes planning: A new method and online implementation for minimizing air pollution exposure risk. Computers, Environment and Urban Systems 80: 101456, doi: 10.1016/j.compenvurbsys.2019.101456</w:t>
      </w:r>
    </w:p>
  </w:comment>
  <w:comment w:id="67" w:author="Poom, Age" w:date="2020-04-28T15:51:00Z" w:initials="PA">
    <w:p w14:paraId="53902E19" w14:textId="11016A04" w:rsidR="007C7B9D" w:rsidRDefault="007C7B9D">
      <w:pPr>
        <w:pStyle w:val="CommentText"/>
      </w:pPr>
      <w:r>
        <w:t xml:space="preserve">What about </w:t>
      </w:r>
      <w:r>
        <w:rPr>
          <w:rStyle w:val="CommentReference"/>
        </w:rPr>
        <w:annotationRef/>
      </w:r>
      <w:r>
        <w:t xml:space="preserve">MetaTavu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7C7B9D" w:rsidRDefault="007C7B9D">
      <w:pPr>
        <w:pStyle w:val="CommentText"/>
      </w:pPr>
      <w:r>
        <w:t>These Canadian sites should also show the cleanest air paths, but are not functional:</w:t>
      </w:r>
    </w:p>
    <w:p w14:paraId="6994F62F" w14:textId="77777777" w:rsidR="007C7B9D" w:rsidRPr="00442531" w:rsidRDefault="007C7B9D" w:rsidP="00002095">
      <w:pPr>
        <w:rPr>
          <w:sz w:val="18"/>
          <w:lang w:val="et-EE"/>
        </w:rPr>
      </w:pPr>
      <w:hyperlink r:id="rId9" w:history="1">
        <w:r w:rsidRPr="00442531">
          <w:rPr>
            <w:rStyle w:val="Hyperlink"/>
            <w:sz w:val="18"/>
            <w:lang w:val="et-EE"/>
          </w:rPr>
          <w:t>http://traq-research.mcgill.ca/cycleapp/montreal/</w:t>
        </w:r>
      </w:hyperlink>
      <w:r w:rsidRPr="00442531">
        <w:rPr>
          <w:sz w:val="18"/>
          <w:lang w:val="et-EE"/>
        </w:rPr>
        <w:t xml:space="preserve"> </w:t>
      </w:r>
    </w:p>
    <w:p w14:paraId="440881E2" w14:textId="12B5665B" w:rsidR="007C7B9D" w:rsidRPr="00002095" w:rsidRDefault="007C7B9D" w:rsidP="00002095">
      <w:pPr>
        <w:pStyle w:val="CommentText"/>
        <w:rPr>
          <w:lang w:val="et-EE"/>
        </w:rPr>
      </w:pPr>
      <w:hyperlink r:id="rId10" w:history="1">
        <w:r w:rsidRPr="00442531">
          <w:rPr>
            <w:rStyle w:val="Hyperlink"/>
            <w:sz w:val="18"/>
            <w:lang w:val="et-EE"/>
          </w:rPr>
          <w:t>http://traq-research.mcgill.ca/cycleapp/toronto/</w:t>
        </w:r>
      </w:hyperlink>
    </w:p>
  </w:comment>
  <w:comment w:id="71" w:author="Poom, Age" w:date="2020-04-28T16:19:00Z" w:initials="PA">
    <w:p w14:paraId="2C629F2F" w14:textId="57067929" w:rsidR="007C7B9D" w:rsidRDefault="007C7B9D">
      <w:pPr>
        <w:pStyle w:val="CommentText"/>
      </w:pPr>
      <w:r>
        <w:rPr>
          <w:rStyle w:val="CommentReference"/>
        </w:rPr>
        <w:annotationRef/>
      </w:r>
      <w:r>
        <w:t>Small style-related detail: if you show a figure from another source, the caption style should be coherent. E.g. here:</w:t>
      </w:r>
    </w:p>
    <w:p w14:paraId="086BB38B" w14:textId="208446B0" w:rsidR="007C7B9D" w:rsidRDefault="007C7B9D">
      <w:pPr>
        <w:pStyle w:val="CommentText"/>
      </w:pPr>
      <w:r>
        <w:t>An illustration by Veenendaal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7C7B9D" w:rsidRDefault="007C7B9D">
      <w:pPr>
        <w:pStyle w:val="CommentText"/>
      </w:pPr>
      <w:r>
        <w:t xml:space="preserve">Check also other figure captions. </w:t>
      </w:r>
    </w:p>
  </w:comment>
  <w:comment w:id="79" w:author="Poom, Age" w:date="2020-04-28T16:26:00Z" w:initials="PA">
    <w:p w14:paraId="60936F55" w14:textId="5EF47641" w:rsidR="007C7B9D" w:rsidRDefault="007C7B9D">
      <w:pPr>
        <w:pStyle w:val="CommentText"/>
      </w:pPr>
      <w:r>
        <w:rPr>
          <w:rStyle w:val="CommentReference"/>
        </w:rPr>
        <w:annotationRef/>
      </w:r>
      <w:r>
        <w:t>Sure it comes later, but here it would be good to see the reference to the modelled data set.</w:t>
      </w:r>
    </w:p>
  </w:comment>
  <w:comment w:id="80" w:author="Poom, Age" w:date="2020-04-28T16:27:00Z" w:initials="PA">
    <w:p w14:paraId="567DD69D" w14:textId="1B4D1159" w:rsidR="007C7B9D" w:rsidRDefault="007C7B9D">
      <w:pPr>
        <w:pStyle w:val="CommentText"/>
      </w:pPr>
      <w:r>
        <w:rPr>
          <w:rStyle w:val="CommentReference"/>
        </w:rPr>
        <w:annotationRef/>
      </w:r>
      <w:r>
        <w:t>Either restricted (not accessible to others) or isolated (in principle accessible if you buy a boat ticket)?</w:t>
      </w:r>
    </w:p>
  </w:comment>
  <w:comment w:id="86" w:author="Poom, Age" w:date="2020-04-28T16:32:00Z" w:initials="PA">
    <w:p w14:paraId="78205843" w14:textId="6167D471" w:rsidR="007C7B9D" w:rsidRDefault="007C7B9D">
      <w:pPr>
        <w:pStyle w:val="CommentText"/>
      </w:pPr>
      <w:r>
        <w:rPr>
          <w:rStyle w:val="CommentReference"/>
        </w:rPr>
        <w:annotationRef/>
      </w:r>
      <w:r>
        <w:t>Is it worth adding internet links to the source column where possible?</w:t>
      </w:r>
    </w:p>
  </w:comment>
  <w:comment w:id="88" w:author="Poom, Age" w:date="2020-04-28T16:33:00Z" w:initials="PA">
    <w:p w14:paraId="41F8759D" w14:textId="718E1A2F" w:rsidR="007C7B9D" w:rsidRDefault="007C7B9D">
      <w:pPr>
        <w:pStyle w:val="CommentText"/>
      </w:pPr>
      <w:r>
        <w:rPr>
          <w:rStyle w:val="CommentReference"/>
        </w:rPr>
        <w:annotationRef/>
      </w:r>
      <w:r>
        <w:t>Any particular reason for the heading to occur in italics? Here and below.</w:t>
      </w:r>
    </w:p>
  </w:comment>
  <w:comment w:id="89" w:author="Helle, Joose I" w:date="2020-05-03T17:35:00Z" w:initials="HJI">
    <w:p w14:paraId="30515DEB" w14:textId="057B3627" w:rsidR="007C7B9D" w:rsidRDefault="007C7B9D">
      <w:pPr>
        <w:pStyle w:val="CommentText"/>
      </w:pPr>
      <w:r>
        <w:rPr>
          <w:rStyle w:val="CommentReference"/>
        </w:rPr>
        <w:annotationRef/>
      </w:r>
      <w:r>
        <w:t xml:space="preserve">Oops. I blame Zotero </w:t>
      </w:r>
    </w:p>
  </w:comment>
  <w:comment w:id="90" w:author="Poom, Age" w:date="2020-04-28T16:34:00Z" w:initials="PA">
    <w:p w14:paraId="7F59E661" w14:textId="315FCFD4" w:rsidR="007C7B9D" w:rsidRDefault="007C7B9D">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1" w:author="Helle, Joose I" w:date="2020-05-03T17:42:00Z" w:initials="HJI">
    <w:p w14:paraId="23D76C40" w14:textId="3C5547DC" w:rsidR="007C7B9D" w:rsidRDefault="007C7B9D">
      <w:pPr>
        <w:pStyle w:val="CommentText"/>
      </w:pPr>
      <w:r>
        <w:rPr>
          <w:rStyle w:val="CommentReference"/>
        </w:rPr>
        <w:annotationRef/>
      </w:r>
      <w:r>
        <w:t>Good idea</w:t>
      </w:r>
    </w:p>
  </w:comment>
  <w:comment w:id="92" w:author="Poom, Age" w:date="2020-04-28T16:46:00Z" w:initials="PA">
    <w:p w14:paraId="509EB737" w14:textId="77777777" w:rsidR="007C7B9D" w:rsidRDefault="007C7B9D"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3" w:author="Poom, Age" w:date="2020-04-28T16:47:00Z" w:initials="PA">
    <w:p w14:paraId="0F256AEC" w14:textId="77777777" w:rsidR="007C7B9D" w:rsidRDefault="007C7B9D" w:rsidP="00DD2BE5">
      <w:pPr>
        <w:pStyle w:val="CommentText"/>
      </w:pPr>
      <w:r>
        <w:rPr>
          <w:rStyle w:val="CommentReference"/>
        </w:rPr>
        <w:annotationRef/>
      </w:r>
      <w:r>
        <w:t xml:space="preserve">Cross-reference to an upper subchapter – 2.1 probably it was. </w:t>
      </w:r>
    </w:p>
  </w:comment>
  <w:comment w:id="94" w:author="Poom, Age" w:date="2020-04-28T16:52:00Z" w:initials="PA">
    <w:p w14:paraId="75B85D2B" w14:textId="77777777" w:rsidR="007C7B9D" w:rsidRDefault="007C7B9D" w:rsidP="00E961F1">
      <w:pPr>
        <w:pStyle w:val="CommentText"/>
      </w:pPr>
      <w:r>
        <w:rPr>
          <w:rStyle w:val="CommentReference"/>
        </w:rPr>
        <w:annotationRef/>
      </w:r>
      <w:r>
        <w:t>Now the visualisations are really big and due to it, there is a lot of empty space on even three pages. Would it be meaningful to decrease the size or isn’t it really needed in case of a thesis?</w:t>
      </w:r>
    </w:p>
    <w:p w14:paraId="3CDB3309" w14:textId="77777777" w:rsidR="007C7B9D" w:rsidRDefault="007C7B9D" w:rsidP="00E961F1">
      <w:pPr>
        <w:pStyle w:val="CommentText"/>
      </w:pPr>
      <w:r>
        <w:t>At least, please take this figure on paragraph up closer to the paragraph where you mention it.</w:t>
      </w:r>
    </w:p>
  </w:comment>
  <w:comment w:id="97" w:author="Poom, Age" w:date="2020-04-28T16:49:00Z" w:initials="PA">
    <w:p w14:paraId="4041A6C7" w14:textId="77777777" w:rsidR="007C7B9D" w:rsidRDefault="007C7B9D"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0" w:author="Poom, Age" w:date="2020-04-28T16:50:00Z" w:initials="PA">
    <w:p w14:paraId="7224CFA9" w14:textId="77777777" w:rsidR="007C7B9D" w:rsidRDefault="007C7B9D" w:rsidP="006C45D3">
      <w:pPr>
        <w:pStyle w:val="CommentText"/>
      </w:pPr>
      <w:r>
        <w:rPr>
          <w:rStyle w:val="CommentReference"/>
        </w:rPr>
        <w:annotationRef/>
      </w:r>
      <w:r>
        <w:t>Ref + visualization by the author here also.</w:t>
      </w:r>
    </w:p>
  </w:comment>
  <w:comment w:id="101" w:author="Poom, Age" w:date="2020-04-28T16:36:00Z" w:initials="PA">
    <w:p w14:paraId="6EC41128" w14:textId="77777777" w:rsidR="007C7B9D" w:rsidRDefault="007C7B9D"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8" w:author="Poom, Age" w:date="2020-04-28T19:25:00Z" w:initials="PA">
    <w:p w14:paraId="3F73E004" w14:textId="2A524BB7" w:rsidR="007C7B9D" w:rsidRDefault="007C7B9D">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9" w:author="Poom, Age" w:date="2020-04-28T17:07:00Z" w:initials="PA">
    <w:p w14:paraId="7A360247" w14:textId="50A2AD94" w:rsidR="007C7B9D" w:rsidRDefault="007C7B9D">
      <w:pPr>
        <w:pStyle w:val="CommentText"/>
      </w:pPr>
      <w:r>
        <w:rPr>
          <w:rStyle w:val="CommentReference"/>
        </w:rPr>
        <w:annotationRef/>
      </w:r>
      <w:r>
        <w:t>Did you do that or did Statistics Finland / SYKE do it?</w:t>
      </w:r>
    </w:p>
  </w:comment>
  <w:comment w:id="110" w:author="Poom, Age" w:date="2020-04-28T17:12:00Z" w:initials="PA">
    <w:p w14:paraId="02F11352" w14:textId="27187B84" w:rsidR="007C7B9D" w:rsidRDefault="007C7B9D">
      <w:pPr>
        <w:pStyle w:val="CommentText"/>
      </w:pPr>
      <w:r>
        <w:rPr>
          <w:rStyle w:val="CommentReference"/>
        </w:rPr>
        <w:annotationRef/>
      </w:r>
      <w:r>
        <w:t>What is the temporal scale of this data set? One day? A year? Is there any time attribute in the OD data?</w:t>
      </w:r>
    </w:p>
  </w:comment>
  <w:comment w:id="111" w:author="Poom, Age" w:date="2020-04-28T17:14:00Z" w:initials="PA">
    <w:p w14:paraId="5DBBD0F4" w14:textId="3B37CA6E" w:rsidR="007C7B9D" w:rsidRDefault="007C7B9D">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2" w:author="Poom, Age" w:date="2020-04-28T17:13:00Z" w:initials="PA">
    <w:p w14:paraId="7A9214BA" w14:textId="156B776A" w:rsidR="007C7B9D" w:rsidRDefault="007C7B9D">
      <w:pPr>
        <w:pStyle w:val="CommentText"/>
      </w:pPr>
      <w:r>
        <w:rPr>
          <w:rStyle w:val="CommentReference"/>
        </w:rPr>
        <w:annotationRef/>
      </w:r>
      <w:r>
        <w:t>What about destination in the study area?</w:t>
      </w:r>
    </w:p>
  </w:comment>
  <w:comment w:id="114" w:author="Poom, Age" w:date="2020-04-28T17:15:00Z" w:initials="PA">
    <w:p w14:paraId="540A7FB0" w14:textId="2FB94472" w:rsidR="007C7B9D" w:rsidRDefault="007C7B9D">
      <w:pPr>
        <w:pStyle w:val="CommentText"/>
      </w:pPr>
      <w:r>
        <w:rPr>
          <w:rStyle w:val="CommentReference"/>
        </w:rPr>
        <w:annotationRef/>
      </w:r>
      <w:r>
        <w:t xml:space="preserve">It’s worth adding reference to the origin of the service here. </w:t>
      </w:r>
    </w:p>
  </w:comment>
  <w:comment w:id="120" w:author="Poom, Age" w:date="2020-04-28T17:20:00Z" w:initials="PA">
    <w:p w14:paraId="05036747" w14:textId="50930DF5" w:rsidR="007C7B9D" w:rsidRDefault="007C7B9D">
      <w:pPr>
        <w:pStyle w:val="CommentText"/>
      </w:pPr>
      <w:r>
        <w:rPr>
          <w:rStyle w:val="CommentReference"/>
        </w:rPr>
        <w:annotationRef/>
      </w:r>
      <w:r>
        <w:t>Active mode again preferred?</w:t>
      </w:r>
    </w:p>
  </w:comment>
  <w:comment w:id="121" w:author="Poom, Age" w:date="2020-04-28T17:24:00Z" w:initials="PA">
    <w:p w14:paraId="5361EDAF" w14:textId="7EFF1E8B" w:rsidR="007C7B9D" w:rsidRDefault="007C7B9D">
      <w:pPr>
        <w:pStyle w:val="CommentText"/>
      </w:pPr>
      <w:r>
        <w:t>noise exposure based o</w:t>
      </w:r>
      <w:r>
        <w:rPr>
          <w:rStyle w:val="CommentReference"/>
        </w:rPr>
        <w:annotationRef/>
      </w:r>
      <w:r>
        <w:t>r noise-exposure-based if there are three words in the phrase</w:t>
      </w:r>
    </w:p>
    <w:p w14:paraId="1C43B8D4" w14:textId="5ED86A49" w:rsidR="007C7B9D" w:rsidRDefault="007C7B9D">
      <w:pPr>
        <w:pStyle w:val="CommentText"/>
      </w:pPr>
      <w:r>
        <w:t>You could check the following text as well, just please avoid space in front of an hyphen in this case.</w:t>
      </w:r>
    </w:p>
  </w:comment>
  <w:comment w:id="128" w:author="Poom, Age" w:date="2020-04-28T17:26:00Z" w:initials="PA">
    <w:p w14:paraId="4F46555E" w14:textId="7AA102B0" w:rsidR="007C7B9D" w:rsidRDefault="007C7B9D">
      <w:pPr>
        <w:pStyle w:val="CommentText"/>
      </w:pPr>
      <w:r>
        <w:rPr>
          <w:rStyle w:val="CommentReference"/>
        </w:rPr>
        <w:annotationRef/>
      </w:r>
      <w:r>
        <w:t xml:space="preserve">All equations should be cited in text similarly to figures and tables. </w:t>
      </w:r>
    </w:p>
  </w:comment>
  <w:comment w:id="139" w:author="Poom, Age" w:date="2020-04-28T17:41:00Z" w:initials="PA">
    <w:p w14:paraId="6DABB337" w14:textId="740D710C" w:rsidR="007C7B9D" w:rsidRDefault="007C7B9D">
      <w:pPr>
        <w:pStyle w:val="CommentText"/>
      </w:pPr>
      <w:r>
        <w:rPr>
          <w:rStyle w:val="CommentReference"/>
        </w:rPr>
        <w:annotationRef/>
      </w:r>
      <w:r>
        <w:t xml:space="preserve">You may also drop this numbering. </w:t>
      </w:r>
    </w:p>
  </w:comment>
  <w:comment w:id="140" w:author="Poom, Age" w:date="2020-04-28T17:36:00Z" w:initials="PA">
    <w:p w14:paraId="095923B2" w14:textId="2F57CC5F" w:rsidR="007C7B9D" w:rsidRDefault="007C7B9D">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7C7B9D" w:rsidRDefault="007C7B9D">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1" w:author="Poom, Age" w:date="2020-04-28T17:39:00Z" w:initials="PA">
    <w:p w14:paraId="405933EF" w14:textId="26B425B0" w:rsidR="007C7B9D" w:rsidRDefault="007C7B9D">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2" w:author="Poom, Age" w:date="2020-04-28T18:25:00Z" w:initials="PA">
    <w:p w14:paraId="3F0DBEE1" w14:textId="46C67F3C" w:rsidR="007C7B9D" w:rsidRDefault="007C7B9D">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6" w:author="Poom, Age" w:date="2020-04-28T18:34:00Z" w:initials="PA">
    <w:p w14:paraId="2087B352" w14:textId="5F3F4234" w:rsidR="007C7B9D" w:rsidRDefault="007C7B9D">
      <w:pPr>
        <w:pStyle w:val="CommentText"/>
      </w:pPr>
      <w:r>
        <w:rPr>
          <w:rStyle w:val="CommentReference"/>
        </w:rPr>
        <w:annotationRef/>
      </w:r>
      <w:r>
        <w:t>I didn’t cross-check, but have you defined all (principally) different abbreviations?</w:t>
      </w:r>
    </w:p>
  </w:comment>
  <w:comment w:id="158" w:author="Poom, Age" w:date="2020-04-28T18:37:00Z" w:initials="PA">
    <w:p w14:paraId="5C8B0045" w14:textId="59A70A36" w:rsidR="007C7B9D" w:rsidRDefault="007C7B9D">
      <w:pPr>
        <w:pStyle w:val="CommentText"/>
      </w:pPr>
      <w:r>
        <w:rPr>
          <w:rStyle w:val="CommentReference"/>
        </w:rPr>
        <w:annotationRef/>
      </w:r>
      <w:r>
        <w:t>The figure itself should come only after you have mentioned it in the text.</w:t>
      </w:r>
    </w:p>
  </w:comment>
  <w:comment w:id="161" w:author="Poom, Age" w:date="2020-04-28T18:39:00Z" w:initials="PA">
    <w:p w14:paraId="72E718CC" w14:textId="3E9D7AA1" w:rsidR="007C7B9D" w:rsidRDefault="007C7B9D">
      <w:pPr>
        <w:pStyle w:val="CommentText"/>
      </w:pPr>
      <w:r>
        <w:rPr>
          <w:rStyle w:val="CommentReference"/>
        </w:rPr>
        <w:annotationRef/>
      </w:r>
      <w:r>
        <w:t>Active / passive talk?</w:t>
      </w:r>
    </w:p>
  </w:comment>
  <w:comment w:id="164" w:author="Poom, Age" w:date="2020-04-28T18:47:00Z" w:initials="PA">
    <w:p w14:paraId="7BF6F85E" w14:textId="28A2ABDA" w:rsidR="007C7B9D" w:rsidRDefault="007C7B9D">
      <w:pPr>
        <w:pStyle w:val="CommentText"/>
      </w:pPr>
      <w:r>
        <w:rPr>
          <w:rStyle w:val="CommentReference"/>
        </w:rPr>
        <w:annotationRef/>
      </w:r>
      <w:r>
        <w:t>I made three major…</w:t>
      </w:r>
    </w:p>
  </w:comment>
  <w:comment w:id="165" w:author="Poom, Age" w:date="2020-04-28T18:42:00Z" w:initials="PA">
    <w:p w14:paraId="7852479F" w14:textId="7BF3C741" w:rsidR="007C7B9D" w:rsidRDefault="007C7B9D">
      <w:pPr>
        <w:pStyle w:val="CommentText"/>
      </w:pPr>
      <w:r>
        <w:rPr>
          <w:rStyle w:val="CommentReference"/>
        </w:rPr>
        <w:annotationRef/>
      </w:r>
      <w:r>
        <w:t xml:space="preserve">I would remove the evaluation “interesting”… </w:t>
      </w:r>
    </w:p>
  </w:comment>
  <w:comment w:id="166" w:author="Poom, Age" w:date="2020-04-28T18:44:00Z" w:initials="PA">
    <w:p w14:paraId="0486B7B8" w14:textId="7C7139BE" w:rsidR="007C7B9D" w:rsidRDefault="007C7B9D">
      <w:pPr>
        <w:pStyle w:val="CommentText"/>
      </w:pPr>
      <w:r>
        <w:rPr>
          <w:rStyle w:val="CommentReference"/>
        </w:rPr>
        <w:annotationRef/>
      </w:r>
      <w:r>
        <w:t>Why from content wise and why did you need to do this assumption (i.e. omit walking segments from PT stop to workplace)?</w:t>
      </w:r>
    </w:p>
  </w:comment>
  <w:comment w:id="167" w:author="Poom, Age" w:date="2020-04-28T18:57:00Z" w:initials="PA">
    <w:p w14:paraId="5F17B2D3" w14:textId="77777777" w:rsidR="007C7B9D" w:rsidRDefault="007C7B9D">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rate, and assessing pedestrians’ exposure to traffic noise on these shortest paths. These two steps are summarized in figures 19 and 20, and described in detail in chapters 3.72 and 3.7.3-3.7.4 respectively.</w:t>
      </w:r>
    </w:p>
    <w:p w14:paraId="3C740B23" w14:textId="77777777" w:rsidR="007C7B9D" w:rsidRDefault="007C7B9D">
      <w:pPr>
        <w:pStyle w:val="CommentText"/>
      </w:pPr>
    </w:p>
    <w:p w14:paraId="1274745C" w14:textId="5984161A" w:rsidR="007C7B9D" w:rsidRDefault="007C7B9D">
      <w:pPr>
        <w:pStyle w:val="CommentText"/>
      </w:pPr>
      <w:r>
        <w:t xml:space="preserve">This would save you some space and the following figure could fit to this page. </w:t>
      </w:r>
    </w:p>
  </w:comment>
  <w:comment w:id="168" w:author="Poom, Age" w:date="2020-04-28T18:51:00Z" w:initials="PA">
    <w:p w14:paraId="1781356E" w14:textId="50A215E1" w:rsidR="007C7B9D" w:rsidRDefault="007C7B9D" w:rsidP="00D93E63">
      <w:pPr>
        <w:pStyle w:val="CommentText"/>
      </w:pPr>
      <w:r>
        <w:rPr>
          <w:rStyle w:val="CommentReference"/>
        </w:rPr>
        <w:annotationRef/>
      </w:r>
      <w:r>
        <w:t xml:space="preserve">It would be optimal not to have empty pages in such an extent. </w:t>
      </w:r>
    </w:p>
  </w:comment>
  <w:comment w:id="187" w:author="Poom, Age" w:date="2020-04-28T19:22:00Z" w:initials="PA">
    <w:p w14:paraId="30E304D6" w14:textId="320FEE53" w:rsidR="007C7B9D" w:rsidRDefault="007C7B9D">
      <w:pPr>
        <w:pStyle w:val="CommentText"/>
      </w:pPr>
      <w:r>
        <w:rPr>
          <w:rStyle w:val="CommentReference"/>
        </w:rPr>
        <w:annotationRef/>
      </w:r>
      <w:r>
        <w:t>May be this “to workplaces” may be used also elsewhere instead of commuting destination, as an alternative to the PT stop option.</w:t>
      </w:r>
    </w:p>
  </w:comment>
  <w:comment w:id="190" w:author="Poom, Age" w:date="2020-04-28T19:23:00Z" w:initials="PA">
    <w:p w14:paraId="61241DB9" w14:textId="7BC18649" w:rsidR="007C7B9D" w:rsidRDefault="007C7B9D">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2" w:author="Poom, Age" w:date="2020-04-28T19:28:00Z" w:initials="PA">
    <w:p w14:paraId="21EB32F8" w14:textId="0D54337F" w:rsidR="007C7B9D" w:rsidRDefault="007C7B9D">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9" w:author="Poom, Age" w:date="2020-04-28T19:53:00Z" w:initials="PA">
    <w:p w14:paraId="14D9976B" w14:textId="2E2B8DC4" w:rsidR="007C7B9D" w:rsidRDefault="007C7B9D">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7C7B9D" w:rsidRDefault="007C7B9D">
      <w:pPr>
        <w:pStyle w:val="CommentText"/>
      </w:pPr>
      <w:r>
        <w:t xml:space="preserve">But may be it’s not so strict here than in journal papers </w:t>
      </w:r>
      <w:r>
        <w:sym w:font="Wingdings" w:char="F04A"/>
      </w:r>
    </w:p>
  </w:comment>
  <w:comment w:id="216" w:author="Poom, Age" w:date="2020-04-28T19:58:00Z" w:initials="PA">
    <w:p w14:paraId="158BA884" w14:textId="1E781A93" w:rsidR="007C7B9D" w:rsidRDefault="007C7B9D">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7C7B9D" w:rsidRDefault="007C7B9D">
      <w:pPr>
        <w:pStyle w:val="CommentText"/>
      </w:pPr>
    </w:p>
    <w:p w14:paraId="1F3D5DBD" w14:textId="41227C1B" w:rsidR="007C7B9D" w:rsidRDefault="007C7B9D">
      <w:pPr>
        <w:pStyle w:val="CommentText"/>
      </w:pPr>
      <w:r>
        <w:t>Would that simplify understanding?</w:t>
      </w:r>
    </w:p>
  </w:comment>
  <w:comment w:id="217" w:author="Poom, Age" w:date="2020-04-28T20:00:00Z" w:initials="PA">
    <w:p w14:paraId="58C06AF0" w14:textId="05764111" w:rsidR="007C7B9D" w:rsidRDefault="007C7B9D">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7C7B9D" w:rsidRDefault="007C7B9D">
      <w:pPr>
        <w:pStyle w:val="CommentText"/>
      </w:pPr>
      <w:r>
        <w:t>Currently, the full first paragraph is about meta information, not the content of the result itself.</w:t>
      </w:r>
    </w:p>
  </w:comment>
  <w:comment w:id="218" w:author="Poom, Age" w:date="2020-04-28T20:06:00Z" w:initials="PA">
    <w:p w14:paraId="57FE52F9" w14:textId="77777777" w:rsidR="007C7B9D" w:rsidRDefault="007C7B9D"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3" w:author="Poom, Age" w:date="2020-04-28T20:05:00Z" w:initials="PA">
    <w:p w14:paraId="5BE0E008" w14:textId="77777777" w:rsidR="007C7B9D" w:rsidRDefault="007C7B9D" w:rsidP="00B93854">
      <w:pPr>
        <w:pStyle w:val="CommentText"/>
      </w:pPr>
      <w:r>
        <w:rPr>
          <w:rStyle w:val="CommentReference"/>
        </w:rPr>
        <w:annotationRef/>
      </w:r>
      <w:r>
        <w:t>… the highest noise levels (70 dB) are …</w:t>
      </w:r>
    </w:p>
  </w:comment>
  <w:comment w:id="224" w:author="Poom, Age" w:date="2020-04-28T20:05:00Z" w:initials="PA">
    <w:p w14:paraId="5CFF731D" w14:textId="77777777" w:rsidR="007C7B9D" w:rsidRDefault="007C7B9D"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6" w:author="Poom, Age" w:date="2020-04-28T20:17:00Z" w:initials="PA">
    <w:p w14:paraId="1E129E17" w14:textId="0B99E8FA" w:rsidR="007C7B9D" w:rsidRDefault="007C7B9D"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7C7B9D" w:rsidRDefault="007C7B9D"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7C7B9D" w:rsidRDefault="007C7B9D" w:rsidP="00A21340">
      <w:pPr>
        <w:pStyle w:val="CommentText"/>
      </w:pPr>
      <w:r>
        <w:t>Do you rather want to say that the distance and the mean noise exposure do not correlate well?</w:t>
      </w:r>
    </w:p>
  </w:comment>
  <w:comment w:id="227" w:author="Poom, Age" w:date="2020-04-28T20:22:00Z" w:initials="PA">
    <w:p w14:paraId="67FD1CB3" w14:textId="77777777" w:rsidR="007C7B9D" w:rsidRDefault="007C7B9D"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3" w:author="Poom, Age" w:date="2020-04-28T20:24:00Z" w:initials="PA">
    <w:p w14:paraId="30026FFB" w14:textId="36CE3C36" w:rsidR="007C7B9D" w:rsidRDefault="007C7B9D">
      <w:pPr>
        <w:pStyle w:val="CommentText"/>
      </w:pPr>
      <w:r>
        <w:t xml:space="preserve">to the </w:t>
      </w:r>
      <w:r>
        <w:rPr>
          <w:rStyle w:val="CommentReference"/>
        </w:rPr>
        <w:annotationRef/>
      </w:r>
      <w:r>
        <w:t>closest PT stop?</w:t>
      </w:r>
    </w:p>
  </w:comment>
  <w:comment w:id="236" w:author="Poom, Age" w:date="2020-04-28T20:25:00Z" w:initials="PA">
    <w:p w14:paraId="5454B581" w14:textId="424059BF" w:rsidR="007C7B9D" w:rsidRDefault="007C7B9D">
      <w:pPr>
        <w:pStyle w:val="CommentText"/>
      </w:pPr>
      <w:r>
        <w:rPr>
          <w:rStyle w:val="CommentReference"/>
        </w:rPr>
        <w:annotationRef/>
      </w:r>
      <w:r>
        <w:t>Figure not shown</w:t>
      </w:r>
    </w:p>
  </w:comment>
  <w:comment w:id="241" w:author="Poom, Age" w:date="2020-04-28T20:28:00Z" w:initials="PA">
    <w:p w14:paraId="1FEAD48F" w14:textId="7D24589C" w:rsidR="007C7B9D" w:rsidRDefault="007C7B9D">
      <w:pPr>
        <w:pStyle w:val="CommentText"/>
      </w:pPr>
      <w:r>
        <w:rPr>
          <w:rStyle w:val="CommentReference"/>
        </w:rPr>
        <w:annotationRef/>
      </w:r>
      <w:r>
        <w:t>Figure not shown</w:t>
      </w:r>
    </w:p>
  </w:comment>
  <w:comment w:id="244" w:author="Poom, Age" w:date="2020-04-28T20:26:00Z" w:initials="PA">
    <w:p w14:paraId="1C8E055F" w14:textId="66A8B8FA" w:rsidR="007C7B9D" w:rsidRDefault="007C7B9D">
      <w:pPr>
        <w:pStyle w:val="CommentText"/>
      </w:pPr>
      <w:r>
        <w:rPr>
          <w:rStyle w:val="CommentReference"/>
        </w:rPr>
        <w:annotationRef/>
      </w:r>
      <w:r>
        <w:t>If it is a share (%), then probably the start of the sentence and legend need to be modified (“Mean”)?</w:t>
      </w:r>
    </w:p>
    <w:p w14:paraId="4412EDEC" w14:textId="5A8A8268" w:rsidR="007C7B9D" w:rsidRDefault="007C7B9D">
      <w:pPr>
        <w:pStyle w:val="CommentText"/>
      </w:pPr>
      <w:r>
        <w:t xml:space="preserve">Do you mean here the share of the walking route where noise level exceeds 65 dB? (may be also 70+?) or 65-70 dB? In the text you explain it better with having the “relative” included as well. </w:t>
      </w:r>
    </w:p>
  </w:comment>
  <w:comment w:id="247" w:author="Poom, Age" w:date="2020-04-28T20:26:00Z" w:initials="PA">
    <w:p w14:paraId="685511E7" w14:textId="77777777" w:rsidR="007C7B9D" w:rsidRDefault="007C7B9D" w:rsidP="007B1FAA">
      <w:pPr>
        <w:pStyle w:val="CommentText"/>
      </w:pPr>
      <w:r>
        <w:rPr>
          <w:rStyle w:val="CommentReference"/>
        </w:rPr>
        <w:annotationRef/>
      </w:r>
      <w:r>
        <w:t>If it is a share (%), then probably the start of the sentence and legend need to be modified (“Mean”)?</w:t>
      </w:r>
    </w:p>
    <w:p w14:paraId="229CAC54" w14:textId="77777777" w:rsidR="007C7B9D" w:rsidRDefault="007C7B9D"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9" w:author="Poom, Age" w:date="2020-04-28T20:37:00Z" w:initials="PA">
    <w:p w14:paraId="12B2DB7A" w14:textId="737D474D" w:rsidR="007C7B9D" w:rsidRDefault="007C7B9D">
      <w:pPr>
        <w:pStyle w:val="CommentText"/>
      </w:pPr>
      <w:r>
        <w:rPr>
          <w:rStyle w:val="CommentReference"/>
        </w:rPr>
        <w:annotationRef/>
      </w:r>
      <w:r>
        <w:t>Tuuli raised the question that this information had to be given in the methodology section: what kind of statistical analysis did you run, what was the question, the chosen statistical method, attributes, parameters, potentially assumptions, software. Now re-checking it: do you mean “scatterplots and boxplots” under statistical analysis that you describe shortly in 3.8?</w:t>
      </w:r>
    </w:p>
  </w:comment>
  <w:comment w:id="250" w:author="Poom, Age" w:date="2020-04-28T20:33:00Z" w:initials="PA">
    <w:p w14:paraId="04C0ED60" w14:textId="1BC0DE4C" w:rsidR="007C7B9D" w:rsidRDefault="007C7B9D">
      <w:pPr>
        <w:pStyle w:val="CommentText"/>
      </w:pPr>
      <w:r>
        <w:rPr>
          <w:rStyle w:val="CommentReference"/>
        </w:rPr>
        <w:annotationRef/>
      </w:r>
      <w:r>
        <w:t>Also 65 and 70?</w:t>
      </w:r>
    </w:p>
  </w:comment>
  <w:comment w:id="257" w:author="Poom, Age" w:date="2020-04-28T20:35:00Z" w:initials="PA">
    <w:p w14:paraId="11924129" w14:textId="07073FBC" w:rsidR="007C7B9D" w:rsidRDefault="007C7B9D">
      <w:pPr>
        <w:pStyle w:val="CommentText"/>
      </w:pPr>
      <w:r>
        <w:rPr>
          <w:rStyle w:val="CommentReference"/>
        </w:rPr>
        <w:annotationRef/>
      </w:r>
      <w:r>
        <w:t>Figure not shown</w:t>
      </w:r>
    </w:p>
  </w:comment>
  <w:comment w:id="259" w:author="Poom, Age" w:date="2020-04-28T20:36:00Z" w:initials="PA">
    <w:p w14:paraId="08EBA498" w14:textId="7CFC83C3" w:rsidR="007C7B9D" w:rsidRDefault="007C7B9D">
      <w:pPr>
        <w:pStyle w:val="CommentText"/>
      </w:pPr>
      <w:r>
        <w:rPr>
          <w:rStyle w:val="CommentReference"/>
        </w:rPr>
        <w:annotationRef/>
      </w:r>
      <w:r>
        <w:t>Figure not shown</w:t>
      </w:r>
    </w:p>
  </w:comment>
  <w:comment w:id="261" w:author="Poom, Age" w:date="2020-04-28T20:42:00Z" w:initials="PA">
    <w:p w14:paraId="382979EB" w14:textId="51DF3E7A" w:rsidR="007C7B9D" w:rsidRDefault="007C7B9D">
      <w:pPr>
        <w:pStyle w:val="CommentText"/>
      </w:pPr>
      <w:r>
        <w:t>It’s funny having this shortest and longer next to each other. May try this one…:</w:t>
      </w:r>
    </w:p>
    <w:p w14:paraId="340836F6" w14:textId="21579630" w:rsidR="007C7B9D" w:rsidRDefault="007C7B9D">
      <w:pPr>
        <w:pStyle w:val="CommentText"/>
      </w:pPr>
      <w:r>
        <w:rPr>
          <w:rStyle w:val="CommentReference"/>
        </w:rPr>
        <w:annotationRef/>
      </w:r>
      <w:r>
        <w:t xml:space="preserve">Achievable reductions in traffic noise exposure seem to be higher for the shortest paths that are longer? </w:t>
      </w:r>
    </w:p>
  </w:comment>
  <w:comment w:id="274" w:author="Poom, Age" w:date="2020-04-28T20:52:00Z" w:initials="PA">
    <w:p w14:paraId="7C41A7F2" w14:textId="5350B043" w:rsidR="007C7B9D" w:rsidRDefault="007C7B9D">
      <w:pPr>
        <w:pStyle w:val="CommentText"/>
      </w:pPr>
      <w:r>
        <w:rPr>
          <w:rStyle w:val="CommentReference"/>
        </w:rPr>
        <w:annotationRef/>
      </w:r>
      <w:r>
        <w:t>I like this statement type of header</w:t>
      </w:r>
    </w:p>
  </w:comment>
  <w:comment w:id="275" w:author="Poom, Age" w:date="2020-04-28T20:53:00Z" w:initials="PA">
    <w:p w14:paraId="6980B809" w14:textId="3153A6DC" w:rsidR="007C7B9D" w:rsidRDefault="007C7B9D">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7C7B9D" w:rsidRDefault="007C7B9D">
      <w:pPr>
        <w:pStyle w:val="CommentText"/>
      </w:pPr>
    </w:p>
    <w:p w14:paraId="5B914A0C" w14:textId="384FD13B" w:rsidR="007C7B9D" w:rsidRDefault="007C7B9D">
      <w:pPr>
        <w:pStyle w:val="CommentText"/>
      </w:pPr>
      <w:r>
        <w:t>From intro for a reminder:</w:t>
      </w:r>
    </w:p>
    <w:p w14:paraId="19FC3B68" w14:textId="77777777" w:rsidR="007C7B9D" w:rsidRPr="00F76A6C" w:rsidRDefault="007C7B9D"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7C7B9D" w:rsidRPr="00F76A6C" w:rsidRDefault="007C7B9D" w:rsidP="00F1095C">
      <w:pPr>
        <w:pStyle w:val="ListParagraph"/>
        <w:numPr>
          <w:ilvl w:val="0"/>
          <w:numId w:val="2"/>
        </w:numPr>
      </w:pPr>
      <w:r w:rsidRPr="00F76A6C">
        <w:t>Develop a mobile-friendly web-based route planner application that employs the “quiet path routing method”;</w:t>
      </w:r>
    </w:p>
    <w:p w14:paraId="4D4AB0F0" w14:textId="77777777" w:rsidR="007C7B9D" w:rsidRPr="00F76A6C" w:rsidRDefault="007C7B9D"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7C7B9D" w:rsidRPr="00F76A6C" w:rsidRDefault="007C7B9D"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7C7B9D" w:rsidRDefault="007C7B9D">
      <w:pPr>
        <w:pStyle w:val="CommentText"/>
      </w:pPr>
    </w:p>
    <w:p w14:paraId="30FCEED6" w14:textId="40B2B9C7" w:rsidR="007C7B9D" w:rsidRDefault="007C7B9D">
      <w:pPr>
        <w:pStyle w:val="CommentText"/>
      </w:pPr>
      <w:r>
        <w:t>In addition, in intro you depicted the broader issues (both lists and wording needed modifications):</w:t>
      </w:r>
    </w:p>
    <w:p w14:paraId="6AB5765A" w14:textId="7AD58D65" w:rsidR="007C7B9D" w:rsidRDefault="007C7B9D">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6" w:author="Poom, Age" w:date="2020-04-28T20:58:00Z" w:initials="PA">
    <w:p w14:paraId="5A71F01A" w14:textId="4A5D1037" w:rsidR="007C7B9D" w:rsidRDefault="007C7B9D">
      <w:pPr>
        <w:pStyle w:val="CommentText"/>
      </w:pPr>
      <w:r>
        <w:rPr>
          <w:rStyle w:val="CommentReference"/>
        </w:rPr>
        <w:annotationRef/>
      </w:r>
      <w:r>
        <w:t>Semicolon required?</w:t>
      </w:r>
    </w:p>
  </w:comment>
  <w:comment w:id="277" w:author="Poom, Age" w:date="2020-04-28T20:59:00Z" w:initials="PA">
    <w:p w14:paraId="0E27C2FE" w14:textId="51C5AD88" w:rsidR="007C7B9D" w:rsidRDefault="007C7B9D">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7C7B9D" w:rsidRDefault="007C7B9D">
      <w:pPr>
        <w:pStyle w:val="CommentText"/>
      </w:pPr>
      <w:r>
        <w:t>If possible, it is necessary for the discussion section to link your work to the previous knowledge in this field.</w:t>
      </w:r>
    </w:p>
    <w:p w14:paraId="5C642507" w14:textId="60C6D156" w:rsidR="007C7B9D" w:rsidRPr="00EE1CDE" w:rsidRDefault="007C7B9D">
      <w:pPr>
        <w:pStyle w:val="CommentText"/>
        <w:rPr>
          <w:lang w:val="en-GB"/>
        </w:rPr>
      </w:pPr>
      <w:r w:rsidRPr="00D83F3B">
        <w:rPr>
          <w:lang w:val="en-GB"/>
        </w:rPr>
        <w:t xml:space="preserve">Check eg Alam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9" w:author="Poom, Age" w:date="2020-04-28T21:07:00Z" w:initials="PA">
    <w:p w14:paraId="6A88F886" w14:textId="778364AB" w:rsidR="007C7B9D" w:rsidRDefault="007C7B9D">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2" w:author="Poom, Age" w:date="2020-04-28T21:11:00Z" w:initials="PA">
    <w:p w14:paraId="31A8200E" w14:textId="57DBB84A" w:rsidR="007C7B9D" w:rsidRDefault="007C7B9D">
      <w:pPr>
        <w:pStyle w:val="CommentText"/>
      </w:pPr>
      <w:r>
        <w:rPr>
          <w:rStyle w:val="CommentReference"/>
        </w:rPr>
        <w:annotationRef/>
      </w:r>
      <w:r>
        <w:t>A place for a reference</w:t>
      </w:r>
    </w:p>
  </w:comment>
  <w:comment w:id="284" w:author="Poom, Age" w:date="2020-04-28T21:14:00Z" w:initials="PA">
    <w:p w14:paraId="5692C7B1" w14:textId="0EE5296C" w:rsidR="007C7B9D" w:rsidRDefault="007C7B9D">
      <w:pPr>
        <w:pStyle w:val="CommentText"/>
      </w:pPr>
      <w:r>
        <w:rPr>
          <w:rStyle w:val="CommentReference"/>
        </w:rPr>
        <w:annotationRef/>
      </w:r>
      <w:r>
        <w:t>You may give the reference to FMI.</w:t>
      </w:r>
    </w:p>
  </w:comment>
  <w:comment w:id="285" w:author="Poom, Age" w:date="2020-04-28T21:15:00Z" w:initials="PA">
    <w:p w14:paraId="1C8C3C77" w14:textId="5F27D365" w:rsidR="007C7B9D" w:rsidRDefault="007C7B9D">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92" w:author="Poom, Age" w:date="2020-04-28T21:23:00Z" w:initials="PA">
    <w:p w14:paraId="69ADF397" w14:textId="4E0258C9" w:rsidR="007C7B9D" w:rsidRDefault="007C7B9D">
      <w:pPr>
        <w:pStyle w:val="CommentText"/>
      </w:pPr>
      <w:r>
        <w:rPr>
          <w:rStyle w:val="CommentReference"/>
        </w:rPr>
        <w:annotationRef/>
      </w:r>
      <w:r>
        <w:t>Which ones?</w:t>
      </w:r>
    </w:p>
  </w:comment>
  <w:comment w:id="296" w:author="Poom, Age" w:date="2020-04-28T21:35:00Z" w:initials="PA">
    <w:p w14:paraId="4C20998F" w14:textId="26974A23" w:rsidR="007C7B9D" w:rsidRDefault="007C7B9D">
      <w:pPr>
        <w:pStyle w:val="CommentText"/>
      </w:pPr>
      <w:r>
        <w:rPr>
          <w:rStyle w:val="CommentReference"/>
        </w:rPr>
        <w:annotationRef/>
      </w:r>
      <w:r>
        <w:t>for multiple exposures, may be Park and Kwan 2017 or Kwan 2018 are good references:</w:t>
      </w:r>
    </w:p>
    <w:p w14:paraId="1503E4D4" w14:textId="5EEED7DA" w:rsidR="007C7B9D" w:rsidRDefault="007C7B9D">
      <w:pPr>
        <w:pStyle w:val="CommentText"/>
      </w:pPr>
      <w:r>
        <w:t xml:space="preserve">doi: </w:t>
      </w:r>
      <w:r w:rsidRPr="002845B3">
        <w:t>10.3390/ijerph14101205</w:t>
      </w:r>
    </w:p>
    <w:p w14:paraId="0BDBA894" w14:textId="09986D61" w:rsidR="007C7B9D" w:rsidRDefault="007C7B9D">
      <w:pPr>
        <w:pStyle w:val="CommentText"/>
      </w:pPr>
      <w:r>
        <w:t xml:space="preserve">doi: </w:t>
      </w:r>
      <w:r w:rsidRPr="002845B3">
        <w:t>10.1080/24694452.2018.1453777</w:t>
      </w:r>
    </w:p>
  </w:comment>
  <w:comment w:id="297" w:author="Poom, Age" w:date="2020-04-28T21:32:00Z" w:initials="PA">
    <w:p w14:paraId="67F70B23" w14:textId="287DFC91" w:rsidR="007C7B9D" w:rsidRDefault="007C7B9D">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7C7B9D" w:rsidRDefault="007C7B9D">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9CC126" w14:textId="77777777" w:rsidR="006B3DD2" w:rsidRDefault="006B3DD2" w:rsidP="00F939A9">
      <w:pPr>
        <w:spacing w:after="0" w:line="240" w:lineRule="auto"/>
      </w:pPr>
      <w:r>
        <w:separator/>
      </w:r>
    </w:p>
  </w:endnote>
  <w:endnote w:type="continuationSeparator" w:id="0">
    <w:p w14:paraId="70257BD1" w14:textId="77777777" w:rsidR="006B3DD2" w:rsidRDefault="006B3DD2"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7C7B9D" w:rsidRDefault="007C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7C7B9D" w:rsidRDefault="007C7B9D"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86E760B"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7C7B9D" w:rsidRDefault="007C7B9D"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A82F06" w14:textId="77777777" w:rsidR="006B3DD2" w:rsidRDefault="006B3DD2" w:rsidP="00F939A9">
      <w:pPr>
        <w:spacing w:after="0" w:line="240" w:lineRule="auto"/>
      </w:pPr>
      <w:r>
        <w:separator/>
      </w:r>
    </w:p>
  </w:footnote>
  <w:footnote w:type="continuationSeparator" w:id="0">
    <w:p w14:paraId="55C190A8" w14:textId="77777777" w:rsidR="006B3DD2" w:rsidRDefault="006B3DD2"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4CE"/>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DD2"/>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66F"/>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9D"/>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6A"/>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5F2"/>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6A3"/>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338"/>
    <w:rsid w:val="00D36754"/>
    <w:rsid w:val="00D36B3F"/>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6FE6"/>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747ED-2C84-FC47-9D39-A6687D24A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59465</Words>
  <Characters>338952</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4</cp:revision>
  <cp:lastPrinted>2020-05-06T08:39:00Z</cp:lastPrinted>
  <dcterms:created xsi:type="dcterms:W3CDTF">2020-05-06T08:39:00Z</dcterms:created>
  <dcterms:modified xsi:type="dcterms:W3CDTF">2020-05-06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